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073359" w14:textId="3BE1E45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Nam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Journal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World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Journal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Clinical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Cases</w:t>
      </w:r>
    </w:p>
    <w:p w14:paraId="5449D0A5" w14:textId="590AF03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Manuscrip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NO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1862</w:t>
      </w:r>
    </w:p>
    <w:p w14:paraId="2ED638B0" w14:textId="703D6836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Manuscrip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Type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</w:p>
    <w:p w14:paraId="6B497D3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7D56B466" w14:textId="0CCF6FB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Sof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tissu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tuberculosis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detecte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next-generation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sequenci</w:t>
      </w:r>
      <w:r w:rsidRPr="00DC7030">
        <w:rPr>
          <w:rFonts w:ascii="Book Antiqua" w:eastAsia="Book Antiqua" w:hAnsi="Book Antiqua" w:cs="Book Antiqua"/>
          <w:b/>
          <w:color w:val="000000"/>
        </w:rPr>
        <w:t>ng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A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cas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repor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literature</w:t>
      </w:r>
    </w:p>
    <w:p w14:paraId="0253971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BD7B501" w14:textId="015AEF6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e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b</w:t>
      </w:r>
      <w:r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</w:p>
    <w:p w14:paraId="7D47BFE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449AF2C4" w14:textId="2A82327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Yan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-G</w:t>
      </w:r>
      <w:r w:rsidRPr="00DC7030">
        <w:rPr>
          <w:rFonts w:ascii="Book Antiqua" w:eastAsia="Book Antiqua" w:hAnsi="Book Antiqua" w:cs="Book Antiqua"/>
          <w:color w:val="000000"/>
        </w:rPr>
        <w:t>a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D1078C" w:rsidRPr="00DC7030">
        <w:rPr>
          <w:rFonts w:ascii="Book Antiqua" w:eastAsia="Book Antiqua" w:hAnsi="Book Antiqua" w:cs="Book Antiqua"/>
          <w:color w:val="000000"/>
        </w:rPr>
        <w:t>Ya</w:t>
      </w:r>
      <w:proofErr w:type="spellEnd"/>
      <w:r w:rsidR="00D1078C" w:rsidRPr="00DC7030">
        <w:rPr>
          <w:rFonts w:ascii="Book Antiqua" w:hAnsi="Book Antiqua" w:cs="Book Antiqua"/>
          <w:color w:val="000000"/>
          <w:lang w:eastAsia="zh-CN"/>
        </w:rPr>
        <w:t>-H</w:t>
      </w:r>
      <w:r w:rsidR="00D1078C" w:rsidRPr="00DC7030">
        <w:rPr>
          <w:rFonts w:ascii="Book Antiqua" w:eastAsia="Book Antiqua" w:hAnsi="Book Antiqua" w:cs="Book Antiqua"/>
          <w:color w:val="000000"/>
        </w:rPr>
        <w:t>u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color w:val="000000"/>
        </w:rPr>
        <w:t>L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color w:val="000000"/>
        </w:rPr>
        <w:t>L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a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u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u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</w:p>
    <w:p w14:paraId="076012D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BC04A9B" w14:textId="2D05E60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Gai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e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Ya</w:t>
      </w:r>
      <w:proofErr w:type="spellEnd"/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Hui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a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Xi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L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i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6AFAD720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41BD705" w14:textId="333B8E3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K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Qian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i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J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thopedic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2B149FFA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14A0665" w14:textId="55619E3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Y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f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pre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t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X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X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Q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K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C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ll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pervi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va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.</w:t>
      </w:r>
    </w:p>
    <w:p w14:paraId="1FE442F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2E98AEC" w14:textId="0A6FA8D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u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i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Pr="00DC7030">
        <w:rPr>
          <w:rFonts w:ascii="Book Antiqua" w:hAnsi="Book Antiqua" w:cs="Book Antiqua"/>
          <w:color w:val="000000"/>
          <w:lang w:eastAsia="zh-CN"/>
        </w:rPr>
        <w:t>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hAnsi="Book Antiqua" w:cs="Book Antiqua"/>
          <w:color w:val="000000"/>
          <w:lang w:eastAsia="zh-CN"/>
        </w:rPr>
        <w:t>No.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2272544.</w:t>
      </w:r>
    </w:p>
    <w:p w14:paraId="24833203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822725B" w14:textId="6A52365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cademic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arch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No.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300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ang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z</w:t>
      </w:r>
      <w:r w:rsidRPr="00DC7030">
        <w:rPr>
          <w:rFonts w:ascii="Book Antiqua" w:eastAsia="Book Antiqua" w:hAnsi="Book Antiqua" w:cs="Book Antiqua"/>
          <w:color w:val="000000"/>
        </w:rPr>
        <w:t>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a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yuan@jsph.org.cn</w:t>
      </w:r>
    </w:p>
    <w:p w14:paraId="3C8A020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57C686A" w14:textId="6D31CEB3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v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60BE61E1" w14:textId="35EC0CFD" w:rsidR="00A77B3E" w:rsidRPr="00DC7030" w:rsidRDefault="00771CCC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December</w:t>
      </w:r>
      <w:r w:rsidR="0070738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21,</w:t>
      </w:r>
      <w:r w:rsidR="0070738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2022</w:t>
      </w:r>
    </w:p>
    <w:p w14:paraId="02BDD77F" w14:textId="7039439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BPG Wang,Jin-Lei" w:date="2023-01-05T10:08:00Z">
        <w:r w:rsidR="00216677" w:rsidRPr="00216677">
          <w:rPr>
            <w:rFonts w:ascii="Book Antiqua" w:eastAsia="Book Antiqua" w:hAnsi="Book Antiqua" w:cs="Book Antiqua"/>
            <w:color w:val="000000"/>
          </w:rPr>
          <w:t>January 5, 2023</w:t>
        </w:r>
      </w:ins>
    </w:p>
    <w:p w14:paraId="4800E60C" w14:textId="0C01537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69BB439F" w14:textId="77777777" w:rsidR="00D1078C" w:rsidRPr="00DC7030" w:rsidRDefault="00D1078C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01E16BC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Abstract</w:t>
      </w:r>
    </w:p>
    <w:p w14:paraId="2D5AFA52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BACKGROUND</w:t>
      </w:r>
    </w:p>
    <w:p w14:paraId="1641F555" w14:textId="0FEA1E1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sidiou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nlarg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cess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l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mer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s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arc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7B6D73A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0FB9DB9" w14:textId="2FCA7A8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MMARY</w:t>
      </w:r>
    </w:p>
    <w:p w14:paraId="3FDE8F02" w14:textId="3AE03DD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4-year-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c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m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ps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ganis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i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i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s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.</w:t>
      </w:r>
    </w:p>
    <w:p w14:paraId="5821208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9E9F553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NCLUSION</w:t>
      </w:r>
    </w:p>
    <w:p w14:paraId="6F75248D" w14:textId="3862A52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ligh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gnosis.</w:t>
      </w:r>
    </w:p>
    <w:p w14:paraId="7C08264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FB1C277" w14:textId="44F2458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N</w:t>
      </w:r>
      <w:r w:rsidRPr="00DC7030">
        <w:rPr>
          <w:rFonts w:ascii="Book Antiqua" w:eastAsia="Book Antiqua" w:hAnsi="Book Antiqua" w:cs="Book Antiqua"/>
          <w:color w:val="000000"/>
        </w:rPr>
        <w:t>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E</w:t>
      </w:r>
      <w:r w:rsidRPr="00DC7030">
        <w:rPr>
          <w:rFonts w:ascii="Book Antiqua" w:eastAsia="Book Antiqua" w:hAnsi="Book Antiqua" w:cs="Book Antiqua"/>
          <w:color w:val="000000"/>
        </w:rPr>
        <w:t>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D</w:t>
      </w:r>
      <w:r w:rsidRPr="00DC7030">
        <w:rPr>
          <w:rFonts w:ascii="Book Antiqua" w:eastAsia="Book Antiqua" w:hAnsi="Book Antiqua" w:cs="Book Antiqua"/>
          <w:color w:val="000000"/>
        </w:rPr>
        <w:t>iagn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C</w:t>
      </w:r>
      <w:r w:rsidRPr="00DC7030">
        <w:rPr>
          <w:rFonts w:ascii="Book Antiqua" w:eastAsia="Book Antiqua" w:hAnsi="Book Antiqua" w:cs="Book Antiqua"/>
          <w:color w:val="000000"/>
        </w:rPr>
        <w:t>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</w:p>
    <w:p w14:paraId="417E4A7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24FC6F89" w14:textId="3C6DB507" w:rsidR="00A77B3E" w:rsidRPr="00DC7030" w:rsidRDefault="00B00FF8" w:rsidP="00DC7030">
      <w:pPr>
        <w:spacing w:line="360" w:lineRule="auto"/>
        <w:jc w:val="both"/>
        <w:rPr>
          <w:rFonts w:ascii="Book Antiqua" w:hAnsi="Book Antiqua"/>
        </w:rPr>
      </w:pPr>
      <w:r w:rsidRPr="00B00FF8">
        <w:rPr>
          <w:rFonts w:ascii="Book Antiqua" w:eastAsia="Book Antiqua" w:hAnsi="Book Antiqua" w:cs="Book Antiqua"/>
          <w:color w:val="000000"/>
        </w:rPr>
        <w:t>He YG, Huang YH, Yi XL, Qian KL, Wang Y, Cheng H, Hu J, Liu Y</w:t>
      </w:r>
      <w:r w:rsidR="00771CCC"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sequencing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literature</w:t>
      </w:r>
      <w:r w:rsidR="00771CCC"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16677">
        <w:rPr>
          <w:rFonts w:ascii="Book Antiqua" w:eastAsia="Book Antiqua" w:hAnsi="Book Antiqua" w:cs="Book Antiqua"/>
          <w:color w:val="000000"/>
        </w:rPr>
        <w:t>2023</w:t>
      </w:r>
      <w:r w:rsidR="00771CCC" w:rsidRPr="00DC7030">
        <w:rPr>
          <w:rFonts w:ascii="Book Antiqua" w:eastAsia="Book Antiqua" w:hAnsi="Book Antiqua" w:cs="Book Antiqua"/>
          <w:color w:val="000000"/>
        </w:rPr>
        <w:t>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color w:val="000000"/>
        </w:rPr>
        <w:t>press</w:t>
      </w:r>
    </w:p>
    <w:p w14:paraId="034F913F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E83D363" w14:textId="430A3F8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speci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s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diagnos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s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le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hasiz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gnosis.</w:t>
      </w:r>
    </w:p>
    <w:p w14:paraId="42514AF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43B5D9F2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3276E830" w14:textId="0708D9E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MT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EP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titu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20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ol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ga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eu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49.8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onch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14.8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ym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.56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nin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7.6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orac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teb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.55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i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0.56%)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0159CB">
        <w:rPr>
          <w:rFonts w:ascii="Book Antiqua" w:hAnsi="Book Antiqua" w:cs="Book Antiqua" w:hint="eastAsia"/>
          <w:color w:val="000000"/>
          <w:vertAlign w:val="superscript"/>
          <w:lang w:eastAsia="zh-CN"/>
        </w:rPr>
        <w:t>1,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u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2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0159CB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nowled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seri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,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f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c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icul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</w:p>
    <w:p w14:paraId="16B65A06" w14:textId="4969287B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.03%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.45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ma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safe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quirem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l-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ores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lymer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CR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oss-prim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ilit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yp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</w:t>
      </w:r>
      <w:r w:rsidR="00911E8C" w:rsidRPr="00911E8C">
        <w:t xml:space="preserve"> </w:t>
      </w:r>
      <w:r w:rsidR="00911E8C" w:rsidRPr="00911E8C">
        <w:rPr>
          <w:rFonts w:ascii="Book Antiqua" w:eastAsia="Book Antiqua" w:hAnsi="Book Antiqua" w:cs="Book Antiqua"/>
          <w:color w:val="000000"/>
        </w:rPr>
        <w:t>rifampin (RIF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5.5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6.5%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respectively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6CA850D3" w14:textId="0C3ED9A7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NGS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er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mi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r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ificant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u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g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arasit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159CB">
        <w:rPr>
          <w:rFonts w:ascii="Book Antiqua" w:hAnsi="Book Antiqua" w:cs="Book Antiqua" w:hint="eastAsia"/>
          <w:color w:val="000000"/>
          <w:vertAlign w:val="superscript"/>
          <w:lang w:eastAsia="zh-CN"/>
        </w:rPr>
        <w:t>8-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ta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ven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x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munocompet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atu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.</w:t>
      </w:r>
    </w:p>
    <w:p w14:paraId="103194C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925864F" w14:textId="3922D46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F9E73BF" w14:textId="5790B59B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4CCB2134" w14:textId="62309CA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4-year-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t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Orthopaedic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c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.</w:t>
      </w:r>
    </w:p>
    <w:p w14:paraId="27C5B84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73B8DAD" w14:textId="116BDF1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72B718C9" w14:textId="6DD880B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i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18795C" w:rsidRPr="00DC7030">
        <w:rPr>
          <w:rFonts w:ascii="Book Antiqua" w:eastAsia="Book Antiqua" w:hAnsi="Book Antiqua" w:cs="Book Antiqua"/>
          <w:color w:val="000000"/>
        </w:rPr>
        <w:t>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0159CB">
        <w:rPr>
          <w:rFonts w:ascii="Book Antiqua" w:hAnsi="Book Antiqua" w:cs="Book Antiqua" w:hint="eastAsia"/>
          <w:color w:val="000000"/>
          <w:lang w:eastAsia="zh-CN"/>
        </w:rPr>
        <w:t>t</w:t>
      </w:r>
      <w:r w:rsidR="000159CB" w:rsidRPr="000159CB">
        <w:rPr>
          <w:rFonts w:ascii="Book Antiqua" w:eastAsia="Book Antiqua" w:hAnsi="Book Antiqua" w:cs="Book Antiqua"/>
          <w:color w:val="000000"/>
        </w:rPr>
        <w:t xml:space="preserve">uberculosis infection T-lymphocyte spot test </w:t>
      </w:r>
      <w:r w:rsidR="000159CB">
        <w:rPr>
          <w:rFonts w:ascii="Book Antiqua" w:hAnsi="Book Antiqua" w:cs="Book Antiqua" w:hint="eastAsia"/>
          <w:color w:val="000000"/>
          <w:lang w:eastAsia="zh-CN"/>
        </w:rPr>
        <w:t>(</w:t>
      </w:r>
      <w:r w:rsidRPr="00DC7030">
        <w:rPr>
          <w:rFonts w:ascii="Book Antiqua" w:eastAsia="Book Antiqua" w:hAnsi="Book Antiqua" w:cs="Book Antiqua"/>
          <w:color w:val="000000"/>
        </w:rPr>
        <w:t>T-SPOT</w:t>
      </w:r>
      <w:r w:rsidR="000159CB">
        <w:rPr>
          <w:rFonts w:ascii="Book Antiqua" w:hAnsi="Book Antiqua" w:cs="Book Antiqua" w:hint="eastAsia"/>
          <w:color w:val="000000"/>
          <w:lang w:eastAsia="zh-CN"/>
        </w:rPr>
        <w:t>)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v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du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bride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fu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p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u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bride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turing.</w:t>
      </w:r>
    </w:p>
    <w:p w14:paraId="753EC94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4BCCF83" w14:textId="1B02631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past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5A718DE9" w14:textId="32EA91A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lness.</w:t>
      </w:r>
    </w:p>
    <w:p w14:paraId="515DFBC2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D9032B2" w14:textId="30E06133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3FF59BC0" w14:textId="76D01F3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’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s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m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remarkable.</w:t>
      </w:r>
    </w:p>
    <w:p w14:paraId="4C64DA5C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419CB72" w14:textId="4BEBD66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7C9EADF3" w14:textId="002E5BB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w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'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oll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ptu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mp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ma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ve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ys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ea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u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ea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v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ar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eu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i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b.</w:t>
      </w:r>
    </w:p>
    <w:p w14:paraId="6E8445C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376B37F" w14:textId="370ECCD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5BD0E9E0" w14:textId="40FA3CF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ut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oo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ag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ythr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dim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r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chem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or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ific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.</w:t>
      </w:r>
    </w:p>
    <w:p w14:paraId="78A90EF0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8AF01DB" w14:textId="5AB325E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3CE6DAFE" w14:textId="3A1C53E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diogra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o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A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-phot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is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bolis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MRI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p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ede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R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C-E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F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vious.</w:t>
      </w:r>
    </w:p>
    <w:p w14:paraId="7F6C111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FD8C937" w14:textId="78920D0D" w:rsidR="00A77B3E" w:rsidRPr="000159CB" w:rsidRDefault="000159CB" w:rsidP="00DC7030">
      <w:pPr>
        <w:spacing w:line="360" w:lineRule="auto"/>
        <w:jc w:val="both"/>
        <w:rPr>
          <w:rFonts w:ascii="Book Antiqua" w:hAnsi="Book Antiqua"/>
          <w:i/>
        </w:rPr>
      </w:pPr>
      <w:r w:rsidRPr="000159CB">
        <w:rPr>
          <w:rFonts w:ascii="Book Antiqua" w:eastAsia="Book Antiqua" w:hAnsi="Book Antiqua" w:cs="Book Antiqua"/>
          <w:b/>
          <w:bCs/>
          <w:i/>
          <w:color w:val="000000"/>
        </w:rPr>
        <w:t>Further diagnostic work-up</w:t>
      </w:r>
    </w:p>
    <w:p w14:paraId="6AAC3ACA" w14:textId="06414E8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nsider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cu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in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ap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app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y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psu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l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z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×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rul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latin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cro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e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t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m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6C58424E" w14:textId="17CCE00D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br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ne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yperplas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cr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u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iltr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nulomat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nucle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C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v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ss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g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A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10F48BE5" w14:textId="5733DF01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a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oper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ic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croscop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D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-SPO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.</w:t>
      </w:r>
    </w:p>
    <w:p w14:paraId="10A796DA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852E7B0" w14:textId="04C28A2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6F8F1125" w14:textId="0879E8FB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mbi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’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</w:p>
    <w:p w14:paraId="5E9199D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2C7F8C5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C9F565D" w14:textId="2C88529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an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niaz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thambuto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yrazinam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niaz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v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nth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opp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strointest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comf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r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n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e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inu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27C0FB7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17CABC0" w14:textId="464D3A9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16D5A737" w14:textId="1721AC4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urrent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equ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dergo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llow-up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m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l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.</w:t>
      </w:r>
    </w:p>
    <w:p w14:paraId="1D7CA0E1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1349E8B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AB32D49" w14:textId="065C283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ccor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ath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VID-1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de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decad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cond-hig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ldw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u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val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-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re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70/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p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/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p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0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ercent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spi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o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vail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ead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ldw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China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6,17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76DD2DD8" w14:textId="5A8E31B0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speci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s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le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ven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d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M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op-med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the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LAMP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LPA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ectiv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rnar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9,20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o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dom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o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M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7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P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6.1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fic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1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qu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fer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standard</w:t>
      </w:r>
      <w:r w:rsidR="00911E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1E8C" w:rsidRPr="00DC7030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1E34BFFE" w14:textId="4B6FC985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s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diagnos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f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i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rg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l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oluti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ll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agm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p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c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irwi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n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diseas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utu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rebrosp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a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t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76.9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DC7030">
        <w:rPr>
          <w:rFonts w:ascii="Book Antiqua" w:eastAsia="Book Antiqua" w:hAnsi="Book Antiqua" w:cs="Book Antiqua"/>
          <w:color w:val="000000"/>
        </w:rPr>
        <w:t>61.5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7.5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DC7030">
        <w:rPr>
          <w:rFonts w:ascii="Book Antiqua" w:eastAsia="Book Antiqua" w:hAnsi="Book Antiqua" w:cs="Book Antiqua"/>
          <w:color w:val="000000"/>
        </w:rPr>
        <w:t>75.0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60.0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DC7030">
        <w:rPr>
          <w:rFonts w:ascii="Book Antiqua" w:eastAsia="Book Antiqua" w:hAnsi="Book Antiqua" w:cs="Book Antiqua"/>
          <w:color w:val="000000"/>
        </w:rPr>
        <w:t>40.0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)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lo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</w:p>
    <w:p w14:paraId="68B624F3" w14:textId="5DB53AF1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Re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a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ng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untr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ri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unt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eric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derl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emit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l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ear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uteu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ora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iopsoas.</w:t>
      </w:r>
    </w:p>
    <w:p w14:paraId="2EB46887" w14:textId="0F7E8A8E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ccu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emit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aknes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cent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titu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los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5,26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where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C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th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w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v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herapy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7,28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it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o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eo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ibu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abil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eri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er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ig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ain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esh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itia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ap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esh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je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ia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id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kgr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ograph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os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ifesta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orbid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-infec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vailabl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5A1ACC3F" w14:textId="2C5A1C61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ps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r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te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riv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feron-gam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bo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30,31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qui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b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e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fer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cle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rge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g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le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CR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Xpe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om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pa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l-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C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du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911E8C">
        <w:rPr>
          <w:rFonts w:ascii="Book Antiqua" w:eastAsia="Book Antiqua" w:hAnsi="Book Antiqua" w:cs="Book Antiqua"/>
          <w:color w:val="000000"/>
        </w:rPr>
        <w:t>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arge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poB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1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mme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Xpe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-resis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a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la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t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ndor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im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ve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ta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0D3C0B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D3C0B" w:rsidRPr="00DC7030">
        <w:rPr>
          <w:rFonts w:ascii="Book Antiqua" w:eastAsia="Book Antiqua" w:hAnsi="Book Antiqua" w:cs="Book Antiqua"/>
          <w:color w:val="000000"/>
          <w:vertAlign w:val="superscript"/>
        </w:rPr>
        <w:t>36,37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l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c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cedur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elin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pre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.</w:t>
      </w:r>
    </w:p>
    <w:p w14:paraId="511A787C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7F8D0097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CONCLUSION</w:t>
      </w:r>
    </w:p>
    <w:p w14:paraId="5F5C8F00" w14:textId="56F6111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munocompet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i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ia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u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id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fu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i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o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ifestations.</w:t>
      </w:r>
    </w:p>
    <w:p w14:paraId="7CE6CD6F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D6424BE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REFERENCES</w:t>
      </w:r>
    </w:p>
    <w:p w14:paraId="45E26BF5" w14:textId="369169A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Baykan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H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yin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yd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In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rtur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berculosıs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rg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l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sights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2545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6/s13244-022-01172-0]</w:t>
      </w:r>
    </w:p>
    <w:p w14:paraId="1A54752A" w14:textId="231A586D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o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i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-sca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ent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9-8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7810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1.11.019]</w:t>
      </w:r>
    </w:p>
    <w:p w14:paraId="351F99F6" w14:textId="222B2DB5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ranco-Pared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st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enao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-Martíne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Trop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8-23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16425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7/s40475-018-0161-7]</w:t>
      </w:r>
    </w:p>
    <w:p w14:paraId="186233B5" w14:textId="4C6BEB0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e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i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a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3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6323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89/fneur.2019.01031]</w:t>
      </w:r>
    </w:p>
    <w:p w14:paraId="0A666938" w14:textId="562D7BB5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Appl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l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geno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NGS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e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]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Zhonghua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Jie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H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He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Hu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X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Za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Z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6-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5353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760/cma.j.cn112147-20200316-00343]</w:t>
      </w:r>
    </w:p>
    <w:p w14:paraId="15DF413E" w14:textId="2FF62FE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adess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e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ke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zabi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Yilm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gou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00-10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58305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cmi.2018.12.018]</w:t>
      </w:r>
    </w:p>
    <w:p w14:paraId="30D6AE55" w14:textId="045EF7E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llahyartorkaman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irsaeid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mzehlo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mi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akilo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asi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J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cen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veill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5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8112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98-019-55112-y]</w:t>
      </w:r>
    </w:p>
    <w:p w14:paraId="36EABF4F" w14:textId="1BD734F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Goelz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tze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hrbarzi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Utzolin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äck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d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rd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perfor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-B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ci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C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8314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cells10113226]</w:t>
      </w:r>
    </w:p>
    <w:p w14:paraId="66B9F7AA" w14:textId="3734E13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ahajpal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N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nd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ja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t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n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hluwal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llia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aube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San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chrot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h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lh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-Throughp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i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el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o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RS-CoV-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us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Viru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69649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v13102063]</w:t>
      </w:r>
    </w:p>
    <w:p w14:paraId="075F16EB" w14:textId="231B593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reskovic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aalke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l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senth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l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P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pir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t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lipant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J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racteriz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osi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ri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-fre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0-3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56262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1.09.042]</w:t>
      </w:r>
    </w:p>
    <w:p w14:paraId="65FEE6E6" w14:textId="609C131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Tiew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h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otirmal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pergill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tu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P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onchiecta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ung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6287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jof8050480]</w:t>
      </w:r>
    </w:p>
    <w:p w14:paraId="7EECE1DD" w14:textId="2DB31ECB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1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y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U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ahed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d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oono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yptosporid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otyp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ma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nimals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82804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ani11113307]</w:t>
      </w:r>
    </w:p>
    <w:p w14:paraId="60A1D318" w14:textId="3EEEC76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u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lex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geno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r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68162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89/fcimb.2019.00351]</w:t>
      </w:r>
    </w:p>
    <w:p w14:paraId="3B2C2AA4" w14:textId="678F994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ale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L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ain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-2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4549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thorsurg.2018.09.010]</w:t>
      </w:r>
    </w:p>
    <w:p w14:paraId="286CB723" w14:textId="20EB9A8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u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val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90-201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ngitud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ve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t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57-206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65095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s0140-6736(13)62639-2]</w:t>
      </w:r>
    </w:p>
    <w:p w14:paraId="6DBA8038" w14:textId="5826F08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u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08-2017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Emerg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57-46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7891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201/eid2503.180572]</w:t>
      </w:r>
    </w:p>
    <w:p w14:paraId="26D5E1A0" w14:textId="52B113D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wa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-resis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ther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0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50429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98-021-97595-8]</w:t>
      </w:r>
    </w:p>
    <w:p w14:paraId="763D8592" w14:textId="50FF0595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aker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JJ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hn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bramovitc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gu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hoP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t-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b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urc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6-6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9759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11/mmi.12688]</w:t>
      </w:r>
    </w:p>
    <w:p w14:paraId="313A3910" w14:textId="59D0B30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ohli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ill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duku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hed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king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umac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teinga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(®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D01276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14854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2/14651858.CD012768.pub2]</w:t>
      </w:r>
    </w:p>
    <w:p w14:paraId="21ABDA94" w14:textId="707F1C5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2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himbir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holl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samal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ukuras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ll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Jughe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eit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asyNA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ut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zani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42-13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60972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jcm.03037-14]</w:t>
      </w:r>
    </w:p>
    <w:p w14:paraId="58ED2958" w14:textId="1022513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arm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o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umar-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awr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h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andavdha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tt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dom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a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nt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3-26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8457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80/14787210.2020.1816169]</w:t>
      </w:r>
    </w:p>
    <w:p w14:paraId="1D57FD0C" w14:textId="63DA411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op-med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the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01992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94468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371/journal.pone.0199290]</w:t>
      </w:r>
    </w:p>
    <w:p w14:paraId="5393744C" w14:textId="0625C29B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arm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oh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aube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da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r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reeniv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r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hat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en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h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onej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rti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ent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90-109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06324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3/09031936.00059014]</w:t>
      </w:r>
    </w:p>
    <w:p w14:paraId="5AE177A0" w14:textId="577376D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ia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Ji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crobi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geno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l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acti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231-S24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42304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id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/ciy693]</w:t>
      </w:r>
    </w:p>
    <w:p w14:paraId="16B7242C" w14:textId="3EA4CE9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anicketh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anjwa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vikum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ath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m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6-9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33266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tb.2017.04.002]</w:t>
      </w:r>
    </w:p>
    <w:p w14:paraId="0AF366CF" w14:textId="4490C9F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on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ra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wan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iopso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cond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yem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5-3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49457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4103/ijmy.ijmy_129_21]</w:t>
      </w:r>
    </w:p>
    <w:p w14:paraId="36BBB6DE" w14:textId="0CFA29D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2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ashimot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ishimu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k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akinok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kag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legmon-li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mick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rco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7-2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1010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892/mco.2018.1652]</w:t>
      </w:r>
    </w:p>
    <w:p w14:paraId="5A6327CE" w14:textId="5D6D061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aha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lo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ex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p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dial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Pak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sso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7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645-16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04012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5455/jpma.40799]</w:t>
      </w:r>
    </w:p>
    <w:p w14:paraId="28FAFCC7" w14:textId="1846403D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Dartois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V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b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J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rateg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men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oriti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85-70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47822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79-022-00731-y]</w:t>
      </w:r>
    </w:p>
    <w:p w14:paraId="3FC02A32" w14:textId="5FC7DEA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Nishimur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egaw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kebayas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rad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uch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sa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hizak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feron-gam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-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0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9-27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284831]</w:t>
      </w:r>
    </w:p>
    <w:p w14:paraId="4A1F9A14" w14:textId="3AA52A4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Procop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W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ceptibil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pect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6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0879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microbiolspec.TNMI7-0022-2016]</w:t>
      </w:r>
    </w:p>
    <w:p w14:paraId="3966C9E8" w14:textId="61E6A34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chary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hary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uta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himi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h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raju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pkot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d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65-407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24838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7/s11033-020-05413-7]</w:t>
      </w:r>
    </w:p>
    <w:p w14:paraId="375C9E8D" w14:textId="5196C4D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H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pprov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mmittee</w:t>
      </w:r>
      <w:r w:rsidRPr="00DC7030">
        <w:rPr>
          <w:rFonts w:ascii="Book Antiqua" w:eastAsia="Book Antiqua" w:hAnsi="Book Antiqua" w:cs="Book Antiqua"/>
          <w:bCs/>
          <w:color w:val="000000"/>
        </w:rPr>
        <w:t>.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Cs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MTB/RIF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Implementation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Manual: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Technic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Operation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‘How-To’;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Practic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Considerations.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Geneva: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World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Health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Organiz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</w:t>
      </w:r>
    </w:p>
    <w:p w14:paraId="773B55D2" w14:textId="52BE88D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Chakravorty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m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ownek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rm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ad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shpan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ena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a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rieswirt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umac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abet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kvadz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rig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krahin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glian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irill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avidow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king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ersi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wiatkowsk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n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lland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tr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it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int-of-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Bi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8518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mBio.00812-17]</w:t>
      </w:r>
    </w:p>
    <w:p w14:paraId="3A5847E2" w14:textId="48B18BE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3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att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p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n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cH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le-gen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o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leash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?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04-60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10895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cmi.2017.10.030]</w:t>
      </w:r>
    </w:p>
    <w:p w14:paraId="67CA86D6" w14:textId="652474D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geno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-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rd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1-9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2275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0.11.165]</w:t>
      </w:r>
    </w:p>
    <w:p w14:paraId="5FA3A27F" w14:textId="02D40D8C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ari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geno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ningit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8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61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3211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mimet.2020.106124]</w:t>
      </w:r>
    </w:p>
    <w:p w14:paraId="239DCB6A" w14:textId="0E1D3DD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ror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ba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h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yomyos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mimembranos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uc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u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6-26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1093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11/os.12011]</w:t>
      </w:r>
    </w:p>
    <w:p w14:paraId="77915CD9" w14:textId="17FA18D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J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y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C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o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hroplast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rthroplas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74.e1-374.e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74966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arth.2012.05.009]</w:t>
      </w:r>
    </w:p>
    <w:p w14:paraId="1EA3EBA4" w14:textId="248D9F8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Elshafie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T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ina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bs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tta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s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ukait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ec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ina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ou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ult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Qaboos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01-6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27367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2816/0003325]</w:t>
      </w:r>
    </w:p>
    <w:p w14:paraId="1193C155" w14:textId="5CBB10D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Neog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deka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wl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olv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67-16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56190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97/BPB.0b013e328354b04d]</w:t>
      </w:r>
    </w:p>
    <w:p w14:paraId="6C6C89AE" w14:textId="36628C2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een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x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ar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Vijayakandeep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mares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icep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0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5646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36/bcr-2014-207032]</w:t>
      </w:r>
    </w:p>
    <w:p w14:paraId="1AEAD412" w14:textId="137907A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4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Dhakal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resth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epa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eeti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C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l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88577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6/s13256-015-0543-6]</w:t>
      </w:r>
    </w:p>
    <w:p w14:paraId="3DD673C2" w14:textId="215EC20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ba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nzart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se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ousse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horb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seudotumor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-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6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9-10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92799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myco.2015.08.001]</w:t>
      </w:r>
    </w:p>
    <w:p w14:paraId="67239C4F" w14:textId="2C69E5F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Khazraj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k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lkhawam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Fabb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yomyos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l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m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5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7-18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18342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amjms.2016.05.010]</w:t>
      </w:r>
    </w:p>
    <w:p w14:paraId="5C3083CD" w14:textId="2BC2DAF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lay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s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o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u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P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Af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53388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604/pamj.2017.26.158.11795]</w:t>
      </w:r>
    </w:p>
    <w:p w14:paraId="4C3D280A" w14:textId="724E780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Zitoun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ia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oubanti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rsaou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ngissim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3-4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7935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4103/ijmy.ijmy_139_19]</w:t>
      </w:r>
    </w:p>
    <w:p w14:paraId="6135D5EE" w14:textId="5B5B819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oyano</w:t>
      </w:r>
      <w:proofErr w:type="spellEnd"/>
      <w:r w:rsidRPr="00DC7030">
        <w:rPr>
          <w:rFonts w:ascii="Book Antiqua" w:eastAsia="Book Antiqua" w:hAnsi="Book Antiqua" w:cs="Book Antiqua"/>
          <w:b/>
          <w:bCs/>
          <w:color w:val="000000"/>
        </w:rPr>
        <w:t>-Buen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anc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ópez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rnu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tiérrez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ubiaur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me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i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lasco-Tirad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lhassen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-Garcí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ll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8-1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16327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19.05.031]</w:t>
      </w:r>
    </w:p>
    <w:p w14:paraId="695D048B" w14:textId="6947442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urugesh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dw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rnand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rinivasaprasad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j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hirumalvalav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os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ul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pl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ipi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3-35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82586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tb.2019.04.010]</w:t>
      </w:r>
    </w:p>
    <w:p w14:paraId="308436B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71E782A8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Footnotes</w:t>
      </w:r>
    </w:p>
    <w:p w14:paraId="598C4E6E" w14:textId="2EDEBA2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t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tai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m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mpan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es.</w:t>
      </w:r>
    </w:p>
    <w:p w14:paraId="76A9C54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A01FD2C" w14:textId="5272675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lic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.</w:t>
      </w:r>
    </w:p>
    <w:p w14:paraId="695A6CC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4D0D0349" w14:textId="3A52CD3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ckli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016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pa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r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ckli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016).</w:t>
      </w:r>
    </w:p>
    <w:p w14:paraId="0743E94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35A0A62" w14:textId="5D4224F6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pen-a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l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-ho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di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er-revie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er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r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r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e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m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C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-N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.0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cen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m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mi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ap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i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n-commercial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cen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i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riv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e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rm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ig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pe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n-commercia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e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404D428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EFDB7E3" w14:textId="0FC1526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rovenanc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eer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review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solic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ern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d.</w:t>
      </w:r>
    </w:p>
    <w:p w14:paraId="16847BEC" w14:textId="44BE956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model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ind</w:t>
      </w:r>
    </w:p>
    <w:p w14:paraId="7392DB5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3F53A79" w14:textId="0FA82A3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tarted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v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51D111B1" w14:textId="67DC303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Firs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decision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5CA0960E" w14:textId="29EBC776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Articl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in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ress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7A9805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CAE2B20" w14:textId="7E1D19D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Specialt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type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11E8C" w:rsidRPr="00911E8C">
        <w:rPr>
          <w:rFonts w:ascii="Book Antiqua" w:eastAsia="Book Antiqua" w:hAnsi="Book Antiqua" w:cs="Book Antiqua"/>
          <w:color w:val="000000"/>
        </w:rPr>
        <w:t>Medicine, research and experimental</w:t>
      </w:r>
    </w:p>
    <w:p w14:paraId="20B9656F" w14:textId="13B069F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Country/Territor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rigin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03752201" w14:textId="5313D76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report’s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cientific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qualit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A62933" w14:textId="798172BC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Excellent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64876324" w14:textId="7659267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Ve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od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</w:t>
      </w:r>
    </w:p>
    <w:p w14:paraId="38F33F36" w14:textId="06CA878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Good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66CCBA01" w14:textId="5F632F4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air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5708ABD4" w14:textId="34C98F5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oor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</w:t>
      </w:r>
    </w:p>
    <w:p w14:paraId="02B4BA5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A5D324E" w14:textId="48B16D94" w:rsidR="00A77B3E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iwa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Vysh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bania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02CE3"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102CE3" w:rsidRPr="00DC7030">
        <w:rPr>
          <w:rFonts w:ascii="Book Antiqua" w:hAnsi="Book Antiqua" w:cs="Book Antiqua"/>
          <w:color w:val="000000"/>
          <w:lang w:eastAsia="zh-CN"/>
        </w:rPr>
        <w:t>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L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87164">
        <w:rPr>
          <w:rFonts w:ascii="Book Antiqua" w:hAnsi="Book Antiqua" w:cs="Book Antiqua" w:hint="eastAsia"/>
          <w:color w:val="000000"/>
          <w:lang w:eastAsia="zh-CN"/>
        </w:rPr>
        <w:t>A</w:t>
      </w:r>
      <w:r w:rsidR="00F87164" w:rsidRPr="00DC703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87164" w:rsidRPr="00DC7030">
        <w:rPr>
          <w:rFonts w:ascii="Book Antiqua" w:eastAsia="Book Antiqua" w:hAnsi="Book Antiqua" w:cs="Book Antiqua"/>
          <w:color w:val="000000"/>
        </w:rPr>
        <w:t>Wang</w:t>
      </w:r>
      <w:r w:rsidR="00F87164">
        <w:rPr>
          <w:rFonts w:ascii="Book Antiqua" w:hAnsi="Book Antiqua" w:cs="Book Antiqua"/>
          <w:color w:val="000000"/>
          <w:lang w:eastAsia="zh-CN"/>
        </w:rPr>
        <w:t xml:space="preserve"> </w:t>
      </w:r>
      <w:r w:rsidR="00F87164" w:rsidRPr="00DC7030">
        <w:rPr>
          <w:rFonts w:ascii="Book Antiqua" w:hAnsi="Book Antiqua" w:cs="Book Antiqua"/>
          <w:color w:val="000000"/>
          <w:lang w:eastAsia="zh-CN"/>
        </w:rPr>
        <w:t>LL</w:t>
      </w:r>
    </w:p>
    <w:p w14:paraId="42B45C46" w14:textId="77777777" w:rsidR="00F87164" w:rsidRDefault="00F87164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145FDBF8" w14:textId="0F463E04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Legends</w:t>
      </w:r>
    </w:p>
    <w:p w14:paraId="3C86665A" w14:textId="20974FAC" w:rsidR="001112F6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1BA4762" wp14:editId="78F66BED">
            <wp:extent cx="3756660" cy="2529840"/>
            <wp:effectExtent l="0" t="0" r="0" b="3810"/>
            <wp:docPr id="2" name="图片 2" descr="D:\小桌面\新建文件夹\SE\jdz-pdf\81862\pdf\81862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小桌面\新建文件夹\SE\jdz-pdf\81862\pdf\81862-g001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6660" cy="2529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115973" w14:textId="07F4188A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ictur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ti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eroposteri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te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diograph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mal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-phot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is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bolism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-E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p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1112F6" w:rsidRPr="00DC7030">
        <w:rPr>
          <w:rFonts w:ascii="Book Antiqua" w:hAnsi="Book Antiqua" w:cs="Book Antiqua"/>
          <w:color w:val="000000"/>
          <w:lang w:eastAsia="zh-CN"/>
        </w:rPr>
        <w:t>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ng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m.</w:t>
      </w:r>
    </w:p>
    <w:p w14:paraId="33A14095" w14:textId="77777777" w:rsidR="001112F6" w:rsidRDefault="001112F6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E4E2F05" w14:textId="6F189170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B0412A" wp14:editId="0BDE6D6C">
            <wp:extent cx="5394960" cy="3771900"/>
            <wp:effectExtent l="0" t="0" r="0" b="0"/>
            <wp:docPr id="3" name="图片 3" descr="D:\小桌面\新建文件夹\SE\jdz-pdf\81862\pdf\81862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小桌面\新建文件夹\SE\jdz-pdf\81862\pdf\81862-g002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4960" cy="3771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37699F" w14:textId="3168AF26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hotograph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ef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igh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istopathological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examinatio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c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pecimens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oper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otograph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×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)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nulom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bed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b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ymph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ilt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nucle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greg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×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)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ic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-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×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00).</w:t>
      </w:r>
    </w:p>
    <w:p w14:paraId="04DBDC45" w14:textId="77777777" w:rsidR="001112F6" w:rsidRDefault="001112F6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EC1C9B6" w14:textId="408F1C7C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110B814C" wp14:editId="368FAA90">
            <wp:extent cx="4282440" cy="4191000"/>
            <wp:effectExtent l="0" t="0" r="3810" b="0"/>
            <wp:docPr id="4" name="图片 4" descr="D:\小桌面\新建文件夹\SE\jdz-pdf\81862\pdf\81862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小桌面\新建文件夹\SE\jdz-pdf\81862\pdf\81862-g003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2440" cy="419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DFEF0" w14:textId="0CCC255B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4B8D" w:rsidRPr="00DC7030">
        <w:rPr>
          <w:rFonts w:ascii="Book Antiqua" w:eastAsia="Book Antiqua" w:hAnsi="Book Antiqua" w:cs="Book Antiqua"/>
          <w:b/>
          <w:bCs/>
          <w:color w:val="000000"/>
        </w:rPr>
        <w:t>Next-generatio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4B8D" w:rsidRPr="00DC7030">
        <w:rPr>
          <w:rFonts w:ascii="Book Antiqua" w:eastAsia="Book Antiqua" w:hAnsi="Book Antiqua" w:cs="Book Antiqua"/>
          <w:b/>
          <w:bCs/>
          <w:color w:val="000000"/>
        </w:rPr>
        <w:t>sequenc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ult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rgicall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c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pecimen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34952">
        <w:rPr>
          <w:rFonts w:ascii="Book Antiqua" w:hAnsi="Book Antiqua" w:cs="Book Antiqua" w:hint="eastAsia"/>
          <w:color w:val="000000"/>
          <w:lang w:eastAsia="zh-CN"/>
        </w:rPr>
        <w:t>n</w:t>
      </w:r>
      <w:r w:rsidRPr="00DC7030">
        <w:rPr>
          <w:rFonts w:ascii="Book Antiqua" w:eastAsia="Book Antiqua" w:hAnsi="Book Antiqua" w:cs="Book Antiqua"/>
          <w:color w:val="000000"/>
        </w:rPr>
        <w:t>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wenty-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34952">
        <w:rPr>
          <w:rFonts w:ascii="Book Antiqua" w:hAnsi="Book Antiqua" w:cs="Book Antiqua" w:hint="eastAsia"/>
          <w:color w:val="000000"/>
          <w:lang w:eastAsia="zh-CN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ver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.005%.</w:t>
      </w:r>
    </w:p>
    <w:p w14:paraId="2549F5AF" w14:textId="77777777" w:rsidR="001112F6" w:rsidRDefault="001112F6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B6400B1" w14:textId="5A0231F5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B3A148" wp14:editId="75103E38">
            <wp:extent cx="5943600" cy="3822492"/>
            <wp:effectExtent l="0" t="0" r="0" b="6985"/>
            <wp:docPr id="5" name="图片 5" descr="D:\小桌面\新建文件夹\SE\jdz-pdf\81862\pdf\81862-g0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小桌面\新建文件夹\SE\jdz-pdf\81862\pdf\81862-g004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224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6312C5" w14:textId="0F7111C2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melin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ow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rogres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tient’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ollow-up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ESR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Erythr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sedim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ate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RP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-re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rotei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C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roc</w:t>
      </w:r>
      <w:r w:rsidR="0072267F" w:rsidRPr="00DC7030">
        <w:rPr>
          <w:rFonts w:ascii="Book Antiqua" w:eastAsia="Book Antiqua" w:hAnsi="Book Antiqua" w:cs="Book Antiqua"/>
          <w:color w:val="000000"/>
        </w:rPr>
        <w:t>alcitonin</w:t>
      </w:r>
      <w:r w:rsidR="00200836" w:rsidRPr="00DC7030">
        <w:rPr>
          <w:rFonts w:ascii="Book Antiqua" w:eastAsia="Book Antiqua" w:hAnsi="Book Antiqua" w:cs="Book Antiqua"/>
          <w:color w:val="000000"/>
        </w:rPr>
        <w:t>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MR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imaging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NGS</w:t>
      </w:r>
      <w:r w:rsidR="00200836"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sequencing</w:t>
      </w:r>
      <w:r w:rsidR="00200836" w:rsidRPr="00DC7030">
        <w:rPr>
          <w:rFonts w:ascii="Book Antiqua" w:eastAsia="Book Antiqua" w:hAnsi="Book Antiqua" w:cs="Book Antiqua"/>
          <w:color w:val="000000"/>
        </w:rPr>
        <w:t>.</w:t>
      </w:r>
    </w:p>
    <w:p w14:paraId="70D3C686" w14:textId="1836F66F" w:rsidR="00C80D28" w:rsidRPr="00DC7030" w:rsidRDefault="00C80D28" w:rsidP="00DC7030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07170B8B" w14:textId="01B24F45" w:rsidR="00C80D28" w:rsidRPr="00DC7030" w:rsidRDefault="00C80D28" w:rsidP="00DC7030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Tabl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</w:t>
      </w:r>
      <w:r w:rsidR="00707384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ai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eatur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por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as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of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uberculosis</w:t>
      </w:r>
    </w:p>
    <w:tbl>
      <w:tblPr>
        <w:tblStyle w:val="1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bottom w:w="113" w:type="dxa"/>
        </w:tblCellMar>
        <w:tblLook w:val="0600" w:firstRow="0" w:lastRow="0" w:firstColumn="0" w:lastColumn="0" w:noHBand="1" w:noVBand="1"/>
      </w:tblPr>
      <w:tblGrid>
        <w:gridCol w:w="1245"/>
        <w:gridCol w:w="1322"/>
        <w:gridCol w:w="1005"/>
        <w:gridCol w:w="1423"/>
        <w:gridCol w:w="1630"/>
        <w:gridCol w:w="1281"/>
        <w:gridCol w:w="1670"/>
      </w:tblGrid>
      <w:tr w:rsidR="00C80D28" w:rsidRPr="00DC7030" w14:paraId="5D0DBCE8" w14:textId="77777777" w:rsidTr="001112F6">
        <w:trPr>
          <w:trHeight w:val="788"/>
        </w:trPr>
        <w:tc>
          <w:tcPr>
            <w:tcW w:w="785" w:type="pct"/>
            <w:tcBorders>
              <w:top w:val="single" w:sz="8" w:space="0" w:color="auto"/>
              <w:bottom w:val="single" w:sz="8" w:space="0" w:color="auto"/>
            </w:tcBorders>
          </w:tcPr>
          <w:p w14:paraId="1A22840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hAnsi="Book Antiqua" w:cs="Book Antiqua"/>
                <w:b/>
                <w:bCs/>
                <w:color w:val="000000"/>
                <w:lang w:eastAsia="zh-CN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Ref</w:t>
            </w:r>
            <w:r w:rsidR="001112F6" w:rsidRPr="00DC7030">
              <w:rPr>
                <w:rFonts w:ascii="Book Antiqua" w:hAnsi="Book Antiqua" w:cs="Book Antiqua"/>
                <w:b/>
                <w:bCs/>
                <w:color w:val="000000"/>
                <w:lang w:eastAsia="zh-CN"/>
              </w:rPr>
              <w:t>.</w:t>
            </w:r>
          </w:p>
        </w:tc>
        <w:tc>
          <w:tcPr>
            <w:tcW w:w="441" w:type="pct"/>
            <w:tcBorders>
              <w:top w:val="single" w:sz="8" w:space="0" w:color="auto"/>
              <w:bottom w:val="single" w:sz="8" w:space="0" w:color="auto"/>
            </w:tcBorders>
          </w:tcPr>
          <w:p w14:paraId="1CA339A5" w14:textId="1A5E9E6A" w:rsidR="00C80D28" w:rsidRPr="00DC7030" w:rsidRDefault="00C80D28" w:rsidP="00863A8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Gender/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>a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ge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(</w:t>
            </w:r>
            <w:proofErr w:type="spellStart"/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y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>r</w:t>
            </w:r>
            <w:proofErr w:type="spellEnd"/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)</w:t>
            </w:r>
          </w:p>
        </w:tc>
        <w:tc>
          <w:tcPr>
            <w:tcW w:w="343" w:type="pct"/>
            <w:tcBorders>
              <w:top w:val="single" w:sz="8" w:space="0" w:color="auto"/>
              <w:bottom w:val="single" w:sz="8" w:space="0" w:color="auto"/>
            </w:tcBorders>
          </w:tcPr>
          <w:p w14:paraId="3CE72E8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Country</w:t>
            </w:r>
          </w:p>
        </w:tc>
        <w:tc>
          <w:tcPr>
            <w:tcW w:w="833" w:type="pct"/>
            <w:tcBorders>
              <w:top w:val="single" w:sz="8" w:space="0" w:color="auto"/>
              <w:bottom w:val="single" w:sz="8" w:space="0" w:color="auto"/>
            </w:tcBorders>
          </w:tcPr>
          <w:p w14:paraId="0BF1DF98" w14:textId="468363D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Underlying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disease</w:t>
            </w:r>
          </w:p>
        </w:tc>
        <w:tc>
          <w:tcPr>
            <w:tcW w:w="1026" w:type="pct"/>
            <w:tcBorders>
              <w:top w:val="single" w:sz="8" w:space="0" w:color="auto"/>
              <w:bottom w:val="single" w:sz="8" w:space="0" w:color="auto"/>
            </w:tcBorders>
          </w:tcPr>
          <w:p w14:paraId="591B942C" w14:textId="1B39A74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ain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clinical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anifestations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</w:p>
        </w:tc>
        <w:tc>
          <w:tcPr>
            <w:tcW w:w="735" w:type="pct"/>
            <w:tcBorders>
              <w:top w:val="single" w:sz="8" w:space="0" w:color="auto"/>
              <w:bottom w:val="single" w:sz="8" w:space="0" w:color="auto"/>
            </w:tcBorders>
          </w:tcPr>
          <w:p w14:paraId="1210408B" w14:textId="5EB24D1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Involved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sites</w:t>
            </w:r>
          </w:p>
        </w:tc>
        <w:tc>
          <w:tcPr>
            <w:tcW w:w="837" w:type="pct"/>
            <w:tcBorders>
              <w:top w:val="single" w:sz="8" w:space="0" w:color="auto"/>
              <w:bottom w:val="single" w:sz="8" w:space="0" w:color="auto"/>
            </w:tcBorders>
          </w:tcPr>
          <w:p w14:paraId="1488BED5" w14:textId="37C97F8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Diagnostic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ethods</w:t>
            </w:r>
          </w:p>
        </w:tc>
      </w:tr>
      <w:tr w:rsidR="00C80D28" w:rsidRPr="00DC7030" w14:paraId="246410BB" w14:textId="77777777" w:rsidTr="001112F6">
        <w:trPr>
          <w:trHeight w:val="365"/>
        </w:trPr>
        <w:tc>
          <w:tcPr>
            <w:tcW w:w="785" w:type="pct"/>
            <w:tcBorders>
              <w:top w:val="single" w:sz="8" w:space="0" w:color="auto"/>
            </w:tcBorders>
          </w:tcPr>
          <w:p w14:paraId="7314EDB7" w14:textId="3C1848B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ror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Arora&lt;/Author&gt;&lt;Year&gt;2012&lt;/Year&gt;&lt;RecNum&gt;31&lt;/RecNum&gt;&lt;DisplayText&gt;&lt;style face="superscript"&gt;[38]&lt;/style&gt;&lt;/DisplayText&gt;&lt;record&gt;&lt;rec-number&gt;31&lt;/rec-number&gt;&lt;foreign-keys&gt;&lt;key app="EN" db-id="rffrse5a1edfwqe0s9sxwxvza9st2vzse0rp" timestamp="1651889063"&gt;31&lt;/key&gt;&lt;/foreign-keys&gt;&lt;ref-type name="Journal Article"&gt;17&lt;/ref-type&gt;&lt;contributors&gt;&lt;authors&gt;&lt;author&gt;Arora, S.&lt;/author&gt;&lt;author&gt;Sabat, D.&lt;/author&gt;&lt;author&gt;Sural, S.&lt;/author&gt;&lt;author&gt;Dhal, A.&lt;/author&gt;&lt;/authors&gt;&lt;/contributors&gt;&lt;auth-address&gt;Department of Orthopaedic Surgery, Maulana Azad Medical College &amp;amp; Associated Lok Nayak Hospital, New Delhi, India. mamc_309@yahoo.co.in&lt;/auth-address&gt;&lt;titles&gt;&lt;title&gt;Isolated tuberculous pyomyositis of semimembranosus and adductor magnus: a case report&lt;/title&gt;&lt;secondary-title&gt;Orthop Surg&lt;/secondary-title&gt;&lt;alt-title&gt;Orthopaedic surgery&lt;/alt-title&gt;&lt;/titles&gt;&lt;periodical&gt;&lt;full-title&gt;Orthop Surg&lt;/full-title&gt;&lt;abbr-1&gt;Orthopaedic surgery&lt;/abbr-1&gt;&lt;/periodical&gt;&lt;alt-periodical&gt;&lt;full-title&gt;Orthop Surg&lt;/full-title&gt;&lt;abbr-1&gt;Orthopaedic surgery&lt;/abbr-1&gt;&lt;/alt-periodical&gt;&lt;pages&gt;266-8&lt;/pages&gt;&lt;volume&gt;4&lt;/volume&gt;&lt;number&gt;4&lt;/number&gt;&lt;edition&gt;2012/10/31&lt;/edition&gt;&lt;keywords&gt;&lt;keyword&gt;Adolescent&lt;/keyword&gt;&lt;keyword&gt;Antitubercular Agents/therapeutic use&lt;/keyword&gt;&lt;keyword&gt;Humans&lt;/keyword&gt;&lt;keyword&gt;*Immunocompetence&lt;/keyword&gt;&lt;keyword&gt;Magnetic Resonance Imaging&lt;/keyword&gt;&lt;keyword&gt;Male&lt;/keyword&gt;&lt;keyword&gt;*Muscle, Skeletal&lt;/keyword&gt;&lt;keyword&gt;Mycobacterium tuberculosis&lt;/keyword&gt;&lt;keyword&gt;Pyomyositis/diagnosis/*microbiology&lt;/keyword&gt;&lt;keyword&gt;Thigh&lt;/keyword&gt;&lt;keyword&gt;Tuberculosis/*diagnosis/drug therapy&lt;/keyword&gt;&lt;/keywords&gt;&lt;dates&gt;&lt;year&gt;2012&lt;/year&gt;&lt;pub-dates&gt;&lt;date&gt;Nov&lt;/date&gt;&lt;/pub-dates&gt;&lt;/dates&gt;&lt;isbn&gt;1757-7853 (Print)&amp;#xD;1757-7853&lt;/isbn&gt;&lt;accession-num&gt;23109314&lt;/accession-num&gt;&lt;urls&gt;&lt;/urls&gt;&lt;custom2&gt;PMC6583273&lt;/custom2&gt;&lt;electronic-resource-num&gt;10.1111/os.12011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3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2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single" w:sz="8" w:space="0" w:color="auto"/>
            </w:tcBorders>
          </w:tcPr>
          <w:p w14:paraId="04F072B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15</w:t>
            </w:r>
          </w:p>
        </w:tc>
        <w:tc>
          <w:tcPr>
            <w:tcW w:w="343" w:type="pct"/>
            <w:tcBorders>
              <w:top w:val="single" w:sz="8" w:space="0" w:color="auto"/>
            </w:tcBorders>
          </w:tcPr>
          <w:p w14:paraId="176E1D1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  <w:tcBorders>
              <w:top w:val="single" w:sz="8" w:space="0" w:color="auto"/>
            </w:tcBorders>
          </w:tcPr>
          <w:p w14:paraId="765FCFA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single" w:sz="8" w:space="0" w:color="auto"/>
            </w:tcBorders>
          </w:tcPr>
          <w:p w14:paraId="5D7EA3B1" w14:textId="16028B4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orexia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oss</w:t>
            </w:r>
          </w:p>
        </w:tc>
        <w:tc>
          <w:tcPr>
            <w:tcW w:w="735" w:type="pct"/>
            <w:tcBorders>
              <w:top w:val="single" w:sz="8" w:space="0" w:color="auto"/>
            </w:tcBorders>
          </w:tcPr>
          <w:p w14:paraId="5E5AAB4B" w14:textId="6AD87F6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</w:t>
            </w:r>
          </w:p>
        </w:tc>
        <w:tc>
          <w:tcPr>
            <w:tcW w:w="837" w:type="pct"/>
            <w:tcBorders>
              <w:top w:val="single" w:sz="8" w:space="0" w:color="auto"/>
            </w:tcBorders>
          </w:tcPr>
          <w:p w14:paraId="576A4EF6" w14:textId="0CECD6D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ycobacterium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631C9E6" w14:textId="77777777" w:rsidTr="001112F6">
        <w:trPr>
          <w:trHeight w:val="365"/>
        </w:trPr>
        <w:tc>
          <w:tcPr>
            <w:tcW w:w="785" w:type="pct"/>
          </w:tcPr>
          <w:p w14:paraId="2DE295D9" w14:textId="42EA846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 xml:space="preserve">et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lastRenderedPageBreak/>
              <w:t>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Lee&lt;/Author&gt;&lt;Year&gt;2013&lt;/Year&gt;&lt;RecNum&gt;25&lt;/RecNum&gt;&lt;DisplayText&gt;&lt;style face="superscript"&gt;[39]&lt;/style&gt;&lt;/DisplayText&gt;&lt;record&gt;&lt;rec-number&gt;25&lt;/rec-number&gt;&lt;foreign-keys&gt;&lt;key app="EN" db-id="rffrse5a1edfwqe0s9sxwxvza9st2vzse0rp" timestamp="1651851477"&gt;25&lt;/key&gt;&lt;/foreign-keys&gt;&lt;ref-type name="Journal Article"&gt;17&lt;/ref-type&gt;&lt;contributors&gt;&lt;authors&gt;&lt;author&gt;Lee, H. J.&lt;/author&gt;&lt;author&gt;Kim, K. W.&lt;/author&gt;&lt;author&gt;Kim, K. S.&lt;/author&gt;&lt;author&gt;Ryu, S. H.&lt;/author&gt;&lt;author&gt;Ha, Y. C.&lt;/author&gt;&lt;/authors&gt;&lt;/contributors&gt;&lt;auth-address&gt;Department of Orthopaedic Surgery, Chung-Ang University College of Medicine, Seoul, South Korea.&lt;/auth-address&gt;&lt;titles&gt;&lt;title&gt;Primary musculoskeletal mycobacterium infection with large cystic masses after total hip arthroplasty&lt;/title&gt;&lt;secondary-title&gt;J Arthroplasty&lt;/secondary-title&gt;&lt;alt-title&gt;The Journal of arthroplasty&lt;/alt-title&gt;&lt;/titles&gt;&lt;periodical&gt;&lt;full-title&gt;J Arthroplasty&lt;/full-title&gt;&lt;abbr-1&gt;The Journal of arthroplasty&lt;/abbr-1&gt;&lt;/periodical&gt;&lt;alt-periodical&gt;&lt;full-title&gt;J Arthroplasty&lt;/full-title&gt;&lt;abbr-1&gt;The Journal of arthroplasty&lt;/abbr-1&gt;&lt;/alt-periodical&gt;&lt;pages&gt;374.e1-3&lt;/pages&gt;&lt;volume&gt;28&lt;/volume&gt;&lt;number&gt;2&lt;/number&gt;&lt;edition&gt;2012/07/04&lt;/edition&gt;&lt;keywords&gt;&lt;keyword&gt;Arthroplasty, Replacement, Hip/*adverse effects&lt;/keyword&gt;&lt;keyword&gt;Humans&lt;/keyword&gt;&lt;keyword&gt;Male&lt;/keyword&gt;&lt;keyword&gt;Middle Aged&lt;/keyword&gt;&lt;keyword&gt;Prosthesis-Related Infections/*microbiology&lt;/keyword&gt;&lt;keyword&gt;Thigh&lt;/keyword&gt;&lt;keyword&gt;Tuberculoma/etiology/*microbiology&lt;/keyword&gt;&lt;/keywords&gt;&lt;dates&gt;&lt;year&gt;2013&lt;/year&gt;&lt;pub-dates&gt;&lt;date&gt;Feb&lt;/date&gt;&lt;/pub-dates&gt;&lt;/dates&gt;&lt;isbn&gt;0883-5403&lt;/isbn&gt;&lt;accession-num&gt;22749661&lt;/accession-num&gt;&lt;urls&gt;&lt;/urls&gt;&lt;electronic-resource-num&gt;10.1016/j.arth.2012.05.009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39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</w:p>
        </w:tc>
        <w:tc>
          <w:tcPr>
            <w:tcW w:w="441" w:type="pct"/>
          </w:tcPr>
          <w:p w14:paraId="689B7D5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Male/62</w:t>
            </w:r>
          </w:p>
        </w:tc>
        <w:tc>
          <w:tcPr>
            <w:tcW w:w="343" w:type="pct"/>
          </w:tcPr>
          <w:p w14:paraId="30249F2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Korea</w:t>
            </w:r>
          </w:p>
        </w:tc>
        <w:tc>
          <w:tcPr>
            <w:tcW w:w="833" w:type="pct"/>
          </w:tcPr>
          <w:p w14:paraId="07FAF450" w14:textId="609CCC6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ot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hip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rthroplasty</w:t>
            </w:r>
          </w:p>
        </w:tc>
        <w:tc>
          <w:tcPr>
            <w:tcW w:w="1026" w:type="pct"/>
          </w:tcPr>
          <w:p w14:paraId="417B63A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Mass</w:t>
            </w:r>
          </w:p>
        </w:tc>
        <w:tc>
          <w:tcPr>
            <w:tcW w:w="735" w:type="pct"/>
          </w:tcPr>
          <w:p w14:paraId="35ABA9AF" w14:textId="6EB67C3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thigh</w:t>
            </w:r>
          </w:p>
        </w:tc>
        <w:tc>
          <w:tcPr>
            <w:tcW w:w="837" w:type="pct"/>
          </w:tcPr>
          <w:p w14:paraId="3796FB41" w14:textId="7956642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25D9DAB8" w14:textId="77777777" w:rsidTr="001112F6">
        <w:trPr>
          <w:trHeight w:val="365"/>
        </w:trPr>
        <w:tc>
          <w:tcPr>
            <w:tcW w:w="785" w:type="pct"/>
          </w:tcPr>
          <w:p w14:paraId="2F1B5BDD" w14:textId="63D4034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Elshafie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Elshafie&lt;/Author&gt;&lt;Year&gt;2013&lt;/Year&gt;&lt;RecNum&gt;26&lt;/RecNum&gt;&lt;DisplayText&gt;&lt;style face="superscript"&gt;[40]&lt;/style&gt;&lt;/DisplayText&gt;&lt;record&gt;&lt;rec-number&gt;26&lt;/rec-number&gt;&lt;foreign-keys&gt;&lt;key app="EN" db-id="rffrse5a1edfwqe0s9sxwxvza9st2vzse0rp" timestamp="1651855372"&gt;26&lt;/key&gt;&lt;/foreign-keys&gt;&lt;ref-type name="Journal Article"&gt;17&lt;/ref-type&gt;&lt;contributors&gt;&lt;authors&gt;&lt;author&gt;Elshafie, K. T.&lt;/author&gt;&lt;author&gt;Al-Hinai, M. M.&lt;/author&gt;&lt;author&gt;Al-Habsi, H. A.&lt;/author&gt;&lt;author&gt;Al-Hattali, M. S.&lt;/author&gt;&lt;author&gt;Hassan, O.&lt;/author&gt;&lt;author&gt;Al-Sukaiti, R.&lt;/author&gt;&lt;/authors&gt;&lt;/contributors&gt;&lt;auth-address&gt;Department of Family Medicine &amp;amp; Public Health, Sultan Qaboos University Hospital, Muscat, Oman.&lt;/auth-address&gt;&lt;titles&gt;&lt;title&gt;A massive tuberculosis abscess at the erector spinae muscles and subcutaneous tissues in a young man&lt;/title&gt;&lt;secondary-title&gt;Sultan Qaboos Univ Med J&lt;/secondary-title&gt;&lt;alt-title&gt;Sultan Qaboos University medical journal&lt;/alt-title&gt;&lt;/titles&gt;&lt;periodical&gt;&lt;full-title&gt;Sultan Qaboos Univ Med J&lt;/full-title&gt;&lt;abbr-1&gt;Sultan Qaboos University medical journal&lt;/abbr-1&gt;&lt;/periodical&gt;&lt;alt-periodical&gt;&lt;full-title&gt;Sultan Qaboos Univ Med J&lt;/full-title&gt;&lt;abbr-1&gt;Sultan Qaboos University medical journal&lt;/abbr-1&gt;&lt;/alt-periodical&gt;&lt;pages&gt;601-5&lt;/pages&gt;&lt;volume&gt;13&lt;/volume&gt;&lt;number&gt;4&lt;/number&gt;&lt;edition&gt;2013/11/26&lt;/edition&gt;&lt;keywords&gt;&lt;keyword&gt;Abscess&lt;/keyword&gt;&lt;keyword&gt;Case Report&lt;/keyword&gt;&lt;keyword&gt;Cyst&lt;/keyword&gt;&lt;keyword&gt;Muscle&lt;/keyword&gt;&lt;keyword&gt;Oman&lt;/keyword&gt;&lt;keyword&gt;Tuberculosis&lt;/keyword&gt;&lt;/keywords&gt;&lt;dates&gt;&lt;year&gt;2013&lt;/year&gt;&lt;pub-dates&gt;&lt;date&gt;Nov&lt;/date&gt;&lt;/pub-dates&gt;&lt;/dates&gt;&lt;isbn&gt;2075-051X (Print)&amp;#xD;2075-051x&lt;/isbn&gt;&lt;accession-num&gt;24273676&lt;/accession-num&gt;&lt;urls&gt;&lt;/urls&gt;&lt;custom2&gt;PMC3836655&lt;/custom2&gt;&lt;electronic-resource-num&gt;10.12816/0003325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0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47A008E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5</w:t>
            </w:r>
          </w:p>
        </w:tc>
        <w:tc>
          <w:tcPr>
            <w:tcW w:w="343" w:type="pct"/>
          </w:tcPr>
          <w:p w14:paraId="6183253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Oman</w:t>
            </w:r>
          </w:p>
        </w:tc>
        <w:tc>
          <w:tcPr>
            <w:tcW w:w="833" w:type="pct"/>
          </w:tcPr>
          <w:p w14:paraId="7065E417" w14:textId="7DB35F6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Expose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o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uspected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diarrhe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</w:tcPr>
          <w:p w14:paraId="0FEC30AF" w14:textId="7367231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Enlarging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73145375" w14:textId="4565102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gluteus</w:t>
            </w:r>
          </w:p>
        </w:tc>
        <w:tc>
          <w:tcPr>
            <w:tcW w:w="837" w:type="pct"/>
          </w:tcPr>
          <w:p w14:paraId="4402433A" w14:textId="1397CB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0840B7B3" w14:textId="77777777" w:rsidTr="001112F6">
        <w:trPr>
          <w:trHeight w:val="365"/>
        </w:trPr>
        <w:tc>
          <w:tcPr>
            <w:tcW w:w="785" w:type="pct"/>
          </w:tcPr>
          <w:p w14:paraId="31A885BC" w14:textId="468155C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Neog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OZW9naTwvQXV0aG9yPjxZZWFyPjIwMTM8L1llYXI+PFJl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OZW9naTwvQXV0aG9yPjxZZWFyPjIwMTM8L1llYXI+PFJl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1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</w:p>
        </w:tc>
        <w:tc>
          <w:tcPr>
            <w:tcW w:w="441" w:type="pct"/>
          </w:tcPr>
          <w:p w14:paraId="291F3C5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11</w:t>
            </w:r>
          </w:p>
        </w:tc>
        <w:tc>
          <w:tcPr>
            <w:tcW w:w="343" w:type="pct"/>
          </w:tcPr>
          <w:p w14:paraId="2E5999B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3E69B97F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78FE1EB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47EC592C" w14:textId="0490DB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rm</w:t>
            </w:r>
          </w:p>
        </w:tc>
        <w:tc>
          <w:tcPr>
            <w:tcW w:w="837" w:type="pct"/>
          </w:tcPr>
          <w:p w14:paraId="30DC233D" w14:textId="5B2FF9D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6E11BDED" w14:textId="77777777" w:rsidTr="001112F6">
        <w:trPr>
          <w:trHeight w:val="238"/>
        </w:trPr>
        <w:tc>
          <w:tcPr>
            <w:tcW w:w="785" w:type="pct"/>
          </w:tcPr>
          <w:p w14:paraId="35D40E04" w14:textId="16D6646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een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Meena&lt;/Author&gt;&lt;Year&gt;2015&lt;/Year&gt;&lt;RecNum&gt;28&lt;/RecNum&gt;&lt;DisplayText&gt;&lt;style face="superscript"&gt;[42]&lt;/style&gt;&lt;/DisplayText&gt;&lt;record&gt;&lt;rec-number&gt;28&lt;/rec-number&gt;&lt;foreign-keys&gt;&lt;key app="EN" db-id="rffrse5a1edfwqe0s9sxwxvza9st2vzse0rp" timestamp="1651856091"&gt;28&lt;/key&gt;&lt;/foreign-keys&gt;&lt;ref-type name="Journal Article"&gt;17&lt;/ref-type&gt;&lt;contributors&gt;&lt;authors&gt;&lt;author&gt;Meena, M.&lt;/author&gt;&lt;author&gt;Dixit, R.&lt;/author&gt;&lt;author&gt;Samaria, J. K.&lt;/author&gt;&lt;author&gt;Vijayakandeepan Kumaresan, S. H.&lt;/author&gt;&lt;/authors&gt;&lt;/contributors&gt;&lt;auth-address&gt;Department of Respiratory Medicine, JLN Medical College, Ajmer, Rajasthan, India.&amp;#xD;Department of Respiratory Medicine, Banaras Hindu University, Varanasi, Uttar Pradesh, India.&lt;/auth-address&gt;&lt;titles&gt;&lt;title&gt;Tuberculosis of the triceps muscle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5&lt;/volume&gt;&lt;edition&gt;2015/01/08&lt;/edition&gt;&lt;keywords&gt;&lt;keyword&gt;Adult&lt;/keyword&gt;&lt;keyword&gt;Antitubercular Agents/*therapeutic use&lt;/keyword&gt;&lt;keyword&gt;Arm/*microbiology&lt;/keyword&gt;&lt;keyword&gt;Biopsy, Fine-Needle&lt;/keyword&gt;&lt;keyword&gt;Cytodiagnosis&lt;/keyword&gt;&lt;keyword&gt;Edema/diagnosis/etiology&lt;/keyword&gt;&lt;keyword&gt;Humans&lt;/keyword&gt;&lt;keyword&gt;Male&lt;/keyword&gt;&lt;keyword&gt;Muscle, Skeletal/*microbiology&lt;/keyword&gt;&lt;keyword&gt;*Mycobacterium tuberculosis&lt;/keyword&gt;&lt;keyword&gt;Polymerase Chain Reaction&lt;/keyword&gt;&lt;keyword&gt;Tuberculosis/*diagnosis/drug therapy/microbiology&lt;/keyword&gt;&lt;/keywords&gt;&lt;dates&gt;&lt;year&gt;2015&lt;/year&gt;&lt;pub-dates&gt;&lt;date&gt;Jan 6&lt;/date&gt;&lt;/pub-dates&gt;&lt;/dates&gt;&lt;isbn&gt;1757-790x&lt;/isbn&gt;&lt;accession-num&gt;25564636&lt;/accession-num&gt;&lt;urls&gt;&lt;/urls&gt;&lt;custom2&gt;PMC4289801&lt;/custom2&gt;&lt;electronic-resource-num&gt;10.1136/bcr-2014-207032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2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5</w:t>
            </w:r>
          </w:p>
        </w:tc>
        <w:tc>
          <w:tcPr>
            <w:tcW w:w="441" w:type="pct"/>
          </w:tcPr>
          <w:p w14:paraId="232A8DF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5</w:t>
            </w:r>
          </w:p>
        </w:tc>
        <w:tc>
          <w:tcPr>
            <w:tcW w:w="343" w:type="pct"/>
          </w:tcPr>
          <w:p w14:paraId="32940BE7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74995CF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3A90EEA3" w14:textId="7CB0DF2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atigue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oss</w:t>
            </w:r>
          </w:p>
        </w:tc>
        <w:tc>
          <w:tcPr>
            <w:tcW w:w="735" w:type="pct"/>
          </w:tcPr>
          <w:p w14:paraId="651FBAF4" w14:textId="23392D8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iceps</w:t>
            </w:r>
          </w:p>
        </w:tc>
        <w:tc>
          <w:tcPr>
            <w:tcW w:w="837" w:type="pct"/>
          </w:tcPr>
          <w:p w14:paraId="0D541762" w14:textId="117E767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.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CR</w:t>
            </w:r>
          </w:p>
        </w:tc>
      </w:tr>
      <w:tr w:rsidR="00C80D28" w:rsidRPr="00DC7030" w14:paraId="731AC1F9" w14:textId="77777777" w:rsidTr="001112F6">
        <w:trPr>
          <w:trHeight w:val="215"/>
        </w:trPr>
        <w:tc>
          <w:tcPr>
            <w:tcW w:w="785" w:type="pct"/>
          </w:tcPr>
          <w:p w14:paraId="39B01732" w14:textId="21942F6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Dhakal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EaGFrYWw8L0F1dGhvcj48WWVhcj4yMDE1PC9ZZWFyPjxS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EaGFrYWw8L0F1dGhvcj48WWVhcj4yMDE1PC9ZZWFyPjxS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3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5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3376BAC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9</w:t>
            </w:r>
          </w:p>
        </w:tc>
        <w:tc>
          <w:tcPr>
            <w:tcW w:w="343" w:type="pct"/>
          </w:tcPr>
          <w:p w14:paraId="6CE8F19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epal</w:t>
            </w:r>
          </w:p>
        </w:tc>
        <w:tc>
          <w:tcPr>
            <w:tcW w:w="833" w:type="pct"/>
          </w:tcPr>
          <w:p w14:paraId="3F88DA4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002B17C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103C37C4" w14:textId="27EFC7D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orearm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71340117" w14:textId="0E57191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</w:t>
            </w:r>
          </w:p>
        </w:tc>
      </w:tr>
      <w:tr w:rsidR="00C80D28" w:rsidRPr="00DC7030" w14:paraId="23E19AF6" w14:textId="77777777" w:rsidTr="001112F6">
        <w:trPr>
          <w:trHeight w:val="202"/>
        </w:trPr>
        <w:tc>
          <w:tcPr>
            <w:tcW w:w="785" w:type="pct"/>
          </w:tcPr>
          <w:p w14:paraId="64907227" w14:textId="7D6A14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Sba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TYmFpPC9BdXRob3I+PFllYXI+MjAxNjwvWWVhcj48UmVj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TYmFpPC9BdXRob3I+PFllYXI+MjAxNjwvWWVhcj48UmVj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4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6</w:t>
            </w:r>
          </w:p>
        </w:tc>
        <w:tc>
          <w:tcPr>
            <w:tcW w:w="441" w:type="pct"/>
          </w:tcPr>
          <w:p w14:paraId="14783662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45</w:t>
            </w:r>
          </w:p>
        </w:tc>
        <w:tc>
          <w:tcPr>
            <w:tcW w:w="343" w:type="pct"/>
          </w:tcPr>
          <w:p w14:paraId="62CB1CE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unisia</w:t>
            </w:r>
          </w:p>
        </w:tc>
        <w:tc>
          <w:tcPr>
            <w:tcW w:w="833" w:type="pct"/>
          </w:tcPr>
          <w:p w14:paraId="251F9DF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48FB9F03" w14:textId="408FC0A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78101C37" w14:textId="519416A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</w:p>
        </w:tc>
        <w:tc>
          <w:tcPr>
            <w:tcW w:w="837" w:type="pct"/>
          </w:tcPr>
          <w:p w14:paraId="1D1759ED" w14:textId="04A5EC5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DC5530C" w14:textId="77777777" w:rsidTr="001112F6">
        <w:trPr>
          <w:trHeight w:val="318"/>
        </w:trPr>
        <w:tc>
          <w:tcPr>
            <w:tcW w:w="785" w:type="pct"/>
          </w:tcPr>
          <w:p w14:paraId="21029C3F" w14:textId="30402E0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l-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khazraj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BbC1LaGF6cmFqaTwvQXV0aG9yPjxZZWFyPjIwMTc8L1ll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BbC1LaGF6cmFqaTwvQXV0aG9yPjxZZWFyPjIwMTc8L1ll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5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7</w:t>
            </w:r>
          </w:p>
        </w:tc>
        <w:tc>
          <w:tcPr>
            <w:tcW w:w="441" w:type="pct"/>
          </w:tcPr>
          <w:p w14:paraId="7C30DE4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33</w:t>
            </w:r>
          </w:p>
        </w:tc>
        <w:tc>
          <w:tcPr>
            <w:tcW w:w="343" w:type="pct"/>
          </w:tcPr>
          <w:p w14:paraId="79CCF96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merica</w:t>
            </w:r>
          </w:p>
        </w:tc>
        <w:tc>
          <w:tcPr>
            <w:tcW w:w="833" w:type="pct"/>
          </w:tcPr>
          <w:p w14:paraId="64033B34" w14:textId="23C1F90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upu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nephritis,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hormon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erap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</w:tcPr>
          <w:p w14:paraId="6B033020" w14:textId="3A6862D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akne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edness</w:t>
            </w:r>
          </w:p>
        </w:tc>
        <w:tc>
          <w:tcPr>
            <w:tcW w:w="735" w:type="pct"/>
          </w:tcPr>
          <w:p w14:paraId="745A2D97" w14:textId="57458E6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4293DE56" w14:textId="6EBB5CC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lu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726CB3E5" w14:textId="77777777" w:rsidTr="001112F6">
        <w:trPr>
          <w:trHeight w:val="247"/>
        </w:trPr>
        <w:tc>
          <w:tcPr>
            <w:tcW w:w="785" w:type="pct"/>
          </w:tcPr>
          <w:p w14:paraId="560FC9FA" w14:textId="39AE6E4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Alaya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 xml:space="preserve">et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lastRenderedPageBreak/>
              <w:t>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Alaya&lt;/Author&gt;&lt;Year&gt;2017&lt;/Year&gt;&lt;RecNum&gt;12&lt;/RecNum&gt;&lt;DisplayText&gt;&lt;style face="superscript"&gt;[46]&lt;/style&gt;&lt;/DisplayText&gt;&lt;record&gt;&lt;rec-number&gt;12&lt;/rec-number&gt;&lt;foreign-keys&gt;&lt;key app="EN" db-id="rffrse5a1edfwqe0s9sxwxvza9st2vzse0rp" timestamp="1650959001"&gt;12&lt;/key&gt;&lt;/foreign-keys&gt;&lt;ref-type name="Journal Article"&gt;17&lt;/ref-type&gt;&lt;contributors&gt;&lt;authors&gt;&lt;author&gt;Alaya, Z.&lt;/author&gt;&lt;author&gt;Osman, W.&lt;/author&gt;&lt;/authors&gt;&lt;/contributors&gt;&lt;auth-address&gt;Department of Rheumatology, Farhat Hached Hospital, Faculty of Medicine of Sousse, Sousse, Tunisia.&amp;#xD;Department of Orthopaedics, Sahloul Hospital, Faculty of Medicine of Sousse, Sousse, Tunisia.&lt;/auth-address&gt;&lt;titles&gt;&lt;title&gt;Isolated muscular tuberculosis: unusual location of the Koch bacillus&lt;/title&gt;&lt;secondary-title&gt;Pan Afr Med J&lt;/secondary-title&gt;&lt;alt-title&gt;The Pan African medical journal&lt;/alt-title&gt;&lt;/titles&gt;&lt;periodical&gt;&lt;full-title&gt;Pan Afr Med J&lt;/full-title&gt;&lt;abbr-1&gt;The Pan African medical journal&lt;/abbr-1&gt;&lt;/periodical&gt;&lt;alt-periodical&gt;&lt;full-title&gt;Pan Afr Med J&lt;/full-title&gt;&lt;abbr-1&gt;The Pan African medical journal&lt;/abbr-1&gt;&lt;/alt-periodical&gt;&lt;pages&gt;158&lt;/pages&gt;&lt;volume&gt;26&lt;/volume&gt;&lt;edition&gt;2017/05/24&lt;/edition&gt;&lt;keywords&gt;&lt;keyword&gt;Mri&lt;/keyword&gt;&lt;keyword&gt;antituberculosis drugs&lt;/keyword&gt;&lt;keyword&gt;biopsy&lt;/keyword&gt;&lt;keyword&gt;quadriceps muscle&lt;/keyword&gt;&lt;keyword&gt;tuberculosis&lt;/keyword&gt;&lt;/keywords&gt;&lt;dates&gt;&lt;year&gt;2017&lt;/year&gt;&lt;/dates&gt;&lt;accession-num&gt;28533881&lt;/accession-num&gt;&lt;urls&gt;&lt;/urls&gt;&lt;custom2&gt;PMC5429444&lt;/custom2&gt;&lt;electronic-resource-num&gt;10.11604/pamj.2017.26.158.11795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6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7</w:t>
            </w:r>
          </w:p>
        </w:tc>
        <w:tc>
          <w:tcPr>
            <w:tcW w:w="441" w:type="pct"/>
          </w:tcPr>
          <w:p w14:paraId="36C454C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Female/2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3</w:t>
            </w:r>
          </w:p>
        </w:tc>
        <w:tc>
          <w:tcPr>
            <w:tcW w:w="343" w:type="pct"/>
          </w:tcPr>
          <w:p w14:paraId="24F4879F" w14:textId="05094A0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Tunisi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833" w:type="pct"/>
          </w:tcPr>
          <w:p w14:paraId="54039CE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None</w:t>
            </w:r>
          </w:p>
        </w:tc>
        <w:tc>
          <w:tcPr>
            <w:tcW w:w="1026" w:type="pct"/>
          </w:tcPr>
          <w:p w14:paraId="29A62D78" w14:textId="61DA80A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pain</w:t>
            </w:r>
          </w:p>
        </w:tc>
        <w:tc>
          <w:tcPr>
            <w:tcW w:w="735" w:type="pct"/>
          </w:tcPr>
          <w:p w14:paraId="672B243E" w14:textId="388DD6C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</w:t>
            </w:r>
          </w:p>
        </w:tc>
        <w:tc>
          <w:tcPr>
            <w:tcW w:w="837" w:type="pct"/>
          </w:tcPr>
          <w:p w14:paraId="7D1A3B95" w14:textId="3DE75AFC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.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CR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64BEAB63" w14:textId="77777777" w:rsidTr="001112F6">
        <w:trPr>
          <w:trHeight w:val="434"/>
        </w:trPr>
        <w:tc>
          <w:tcPr>
            <w:tcW w:w="785" w:type="pct"/>
          </w:tcPr>
          <w:p w14:paraId="4F3E4044" w14:textId="02B634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Manicketh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YW5pY2tldGg8L0F1dGhvcj48WWVhcj4yMDE4PC9ZZWFy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YW5pY2tldGg8L0F1dGhvcj48WWVhcj4yMDE4PC9ZZWFy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5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8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2234561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55</w:t>
            </w:r>
          </w:p>
        </w:tc>
        <w:tc>
          <w:tcPr>
            <w:tcW w:w="343" w:type="pct"/>
          </w:tcPr>
          <w:p w14:paraId="4CD7344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76FC662B" w14:textId="62A22A2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ulmonar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</w:p>
        </w:tc>
        <w:tc>
          <w:tcPr>
            <w:tcW w:w="1026" w:type="pct"/>
          </w:tcPr>
          <w:p w14:paraId="4BE8878A" w14:textId="2987047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ever</w:t>
            </w:r>
          </w:p>
        </w:tc>
        <w:tc>
          <w:tcPr>
            <w:tcW w:w="735" w:type="pct"/>
          </w:tcPr>
          <w:p w14:paraId="32A4A628" w14:textId="02FA49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71870B05" w14:textId="26C63B5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Ziehl</w:t>
            </w:r>
            <w:proofErr w:type="spellEnd"/>
            <w:r w:rsidRPr="00DC7030">
              <w:rPr>
                <w:rFonts w:ascii="Book Antiqua" w:eastAsia="Book Antiqua" w:hAnsi="Book Antiqua" w:cs="Book Antiqua"/>
                <w:color w:val="000000"/>
              </w:rPr>
              <w:t>-Nielse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tai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7D5CE1E8" w14:textId="77777777" w:rsidTr="001112F6">
        <w:trPr>
          <w:trHeight w:val="434"/>
        </w:trPr>
        <w:tc>
          <w:tcPr>
            <w:tcW w:w="785" w:type="pct"/>
          </w:tcPr>
          <w:p w14:paraId="01C1D673" w14:textId="628A425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ashimoto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Hashimoto&lt;/Author&gt;&lt;Year&gt;2018&lt;/Year&gt;&lt;RecNum&gt;5&lt;/RecNum&gt;&lt;DisplayText&gt;&lt;style face="superscript"&gt;[27]&lt;/style&gt;&lt;/DisplayText&gt;&lt;record&gt;&lt;rec-number&gt;5&lt;/rec-number&gt;&lt;foreign-keys&gt;&lt;key app="EN" db-id="rffrse5a1edfwqe0s9sxwxvza9st2vzse0rp" timestamp="1650875102"&gt;5&lt;/key&gt;&lt;/foreign-keys&gt;&lt;ref-type name="Journal Article"&gt;17&lt;/ref-type&gt;&lt;contributors&gt;&lt;authors&gt;&lt;author&gt;Hashimoto, K.&lt;/author&gt;&lt;author&gt;Nishimura, S.&lt;/author&gt;&lt;author&gt;Oka, N.&lt;/author&gt;&lt;author&gt;Kakinoki, R.&lt;/author&gt;&lt;author&gt;Akagi, M.&lt;/author&gt;&lt;/authors&gt;&lt;/contributors&gt;&lt;auth-address&gt;Department of Orthopedic Surgery, Kindai University Hospital, Osaka-Sayama, Osaka 589-8511, Japan.&lt;/auth-address&gt;&lt;titles&gt;&lt;title&gt;Tuberculoma with phlegmon-like symptoms mimicking soft tissue sarcoma in the wrist: A case report&lt;/title&gt;&lt;secondary-title&gt;Mol Clin Oncol&lt;/secondary-title&gt;&lt;alt-title&gt;Molecular and clinical oncology&lt;/alt-title&gt;&lt;/titles&gt;&lt;periodical&gt;&lt;full-title&gt;Mol Clin Oncol&lt;/full-title&gt;&lt;abbr-1&gt;Molecular and clinical oncology&lt;/abbr-1&gt;&lt;/periodical&gt;&lt;alt-periodical&gt;&lt;full-title&gt;Mol Clin Oncol&lt;/full-title&gt;&lt;abbr-1&gt;Molecular and clinical oncology&lt;/abbr-1&gt;&lt;/alt-periodical&gt;&lt;pages&gt;207-210&lt;/pages&gt;&lt;volume&gt;9&lt;/volume&gt;&lt;number&gt;2&lt;/number&gt;&lt;edition&gt;2018/08/14&lt;/edition&gt;&lt;keywords&gt;&lt;keyword&gt;phlegmon&lt;/keyword&gt;&lt;keyword&gt;rice body&lt;/keyword&gt;&lt;keyword&gt;sarcoma&lt;/keyword&gt;&lt;keyword&gt;tuberculoma&lt;/keyword&gt;&lt;keyword&gt;wrist&lt;/keyword&gt;&lt;/keywords&gt;&lt;dates&gt;&lt;year&gt;2018&lt;/year&gt;&lt;pub-dates&gt;&lt;date&gt;Aug&lt;/date&gt;&lt;/pub-dates&gt;&lt;/dates&gt;&lt;isbn&gt;2049-9450 (Print)&amp;#xD;2049-9450&lt;/isbn&gt;&lt;accession-num&gt;30101023&lt;/accession-num&gt;&lt;urls&gt;&lt;/urls&gt;&lt;custom2&gt;PMC6083412&lt;/custom2&gt;&lt;electronic-resource-num&gt;10.3892/mco.2018.1652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7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8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044CB952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79</w:t>
            </w:r>
          </w:p>
        </w:tc>
        <w:tc>
          <w:tcPr>
            <w:tcW w:w="343" w:type="pct"/>
          </w:tcPr>
          <w:p w14:paraId="0E6E3378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Japan</w:t>
            </w:r>
          </w:p>
        </w:tc>
        <w:tc>
          <w:tcPr>
            <w:tcW w:w="833" w:type="pct"/>
          </w:tcPr>
          <w:p w14:paraId="34B9414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420AF2D6" w14:textId="055DCEB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rythema</w:t>
            </w:r>
          </w:p>
        </w:tc>
        <w:tc>
          <w:tcPr>
            <w:tcW w:w="735" w:type="pct"/>
          </w:tcPr>
          <w:p w14:paraId="3912E55B" w14:textId="08FC406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837" w:type="pct"/>
          </w:tcPr>
          <w:p w14:paraId="24F59B8B" w14:textId="513F818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</w:t>
            </w:r>
          </w:p>
        </w:tc>
      </w:tr>
      <w:tr w:rsidR="00C80D28" w:rsidRPr="00DC7030" w14:paraId="235FC4CE" w14:textId="77777777" w:rsidTr="001112F6">
        <w:trPr>
          <w:trHeight w:val="382"/>
        </w:trPr>
        <w:tc>
          <w:tcPr>
            <w:tcW w:w="785" w:type="pct"/>
          </w:tcPr>
          <w:p w14:paraId="6F538D3F" w14:textId="2A96A62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Zeng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Zeng&lt;/Author&gt;&lt;Year&gt;2019&lt;/Year&gt;&lt;RecNum&gt;1&lt;/RecNum&gt;&lt;DisplayText&gt;&lt;style face="superscript"&gt;[4]&lt;/style&gt;&lt;/DisplayText&gt;&lt;record&gt;&lt;rec-number&gt;1&lt;/rec-number&gt;&lt;foreign-keys&gt;&lt;key app="EN" db-id="rffrse5a1edfwqe0s9sxwxvza9st2vzse0rp" timestamp="1650873522"&gt;1&lt;/key&gt;&lt;/foreign-keys&gt;&lt;ref-type name="Journal Article"&gt;17&lt;/ref-type&gt;&lt;contributors&gt;&lt;authors&gt;&lt;author&gt;Zeng, Y.&lt;/author&gt;&lt;author&gt;Liu, Y.&lt;/author&gt;&lt;author&gt;Xie, Y.&lt;/author&gt;&lt;author&gt;Liang, J.&lt;/author&gt;&lt;author&gt;Kuang, J.&lt;/author&gt;&lt;author&gt;Lu, Z.&lt;/author&gt;&lt;author&gt;Zhou, Y.&lt;/author&gt;&lt;/authors&gt;&lt;/contributors&gt;&lt;auth-address&gt;Department of Neurology, Renmin Hospital, Wuhan University, Wuhan, China.&amp;#xD;Department of Orthopedic, Wuhan Fourth Hospital, Wuhan, China.&lt;/auth-address&gt;&lt;titles&gt;&lt;title&gt;Muscular Tuberculosis: A New Case and a Review of the Literature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1031&lt;/pages&gt;&lt;volume&gt;10&lt;/volume&gt;&lt;edition&gt;2019/10/22&lt;/edition&gt;&lt;keywords&gt;&lt;keyword&gt;biopsy&lt;/keyword&gt;&lt;keyword&gt;muscle&lt;/keyword&gt;&lt;keyword&gt;muscular tuberculosis&lt;/keyword&gt;&lt;keyword&gt;pathology&lt;/keyword&gt;&lt;keyword&gt;tuberculosis&lt;/keyword&gt;&lt;/keywords&gt;&lt;dates&gt;&lt;year&gt;2019&lt;/year&gt;&lt;/dates&gt;&lt;isbn&gt;1664-2295 (Print)&amp;#xD;1664-2295&lt;/isbn&gt;&lt;accession-num&gt;31632334&lt;/accession-num&gt;&lt;urls&gt;&lt;/urls&gt;&lt;custom2&gt;PMC6779781&lt;/custom2&gt;&lt;electronic-resource-num&gt;10.3389/fneur.2019.01031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</w:p>
        </w:tc>
        <w:tc>
          <w:tcPr>
            <w:tcW w:w="441" w:type="pct"/>
          </w:tcPr>
          <w:p w14:paraId="735E8F6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49</w:t>
            </w:r>
          </w:p>
        </w:tc>
        <w:tc>
          <w:tcPr>
            <w:tcW w:w="343" w:type="pct"/>
          </w:tcPr>
          <w:p w14:paraId="0DB0B42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China</w:t>
            </w:r>
          </w:p>
        </w:tc>
        <w:tc>
          <w:tcPr>
            <w:tcW w:w="833" w:type="pct"/>
          </w:tcPr>
          <w:p w14:paraId="4EFBB2CD" w14:textId="0390671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ulmonar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;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tero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eatment</w:t>
            </w:r>
          </w:p>
        </w:tc>
        <w:tc>
          <w:tcPr>
            <w:tcW w:w="1026" w:type="pct"/>
          </w:tcPr>
          <w:p w14:paraId="290747A1" w14:textId="7B46195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ma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1753A735" w14:textId="50EA683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Both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ves</w:t>
            </w:r>
          </w:p>
        </w:tc>
        <w:tc>
          <w:tcPr>
            <w:tcW w:w="837" w:type="pct"/>
          </w:tcPr>
          <w:p w14:paraId="326337C8" w14:textId="4F6C951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.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CR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4ABD08BF" w14:textId="77777777" w:rsidTr="001112F6">
        <w:trPr>
          <w:trHeight w:val="206"/>
        </w:trPr>
        <w:tc>
          <w:tcPr>
            <w:tcW w:w="785" w:type="pct"/>
          </w:tcPr>
          <w:p w14:paraId="2C0DE1D0" w14:textId="6788532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Zitouna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aaXRvdW5hPC9BdXRob3I+PFllYXI+MjAxOTwvWWVhcj48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aaXRvdW5hPC9BdXRob3I+PFllYXI+MjAxOTwvWWVhcj48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7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</w:p>
        </w:tc>
        <w:tc>
          <w:tcPr>
            <w:tcW w:w="441" w:type="pct"/>
          </w:tcPr>
          <w:p w14:paraId="2B9CAD4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42</w:t>
            </w:r>
          </w:p>
        </w:tc>
        <w:tc>
          <w:tcPr>
            <w:tcW w:w="343" w:type="pct"/>
          </w:tcPr>
          <w:p w14:paraId="34B01F9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unisia</w:t>
            </w:r>
          </w:p>
        </w:tc>
        <w:tc>
          <w:tcPr>
            <w:tcW w:w="833" w:type="pct"/>
          </w:tcPr>
          <w:p w14:paraId="63B7959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14F2266F" w14:textId="4A2E86E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28B937BC" w14:textId="2B6A3BA0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mid-back</w:t>
            </w:r>
          </w:p>
        </w:tc>
        <w:tc>
          <w:tcPr>
            <w:tcW w:w="837" w:type="pct"/>
          </w:tcPr>
          <w:p w14:paraId="649BDEBE" w14:textId="1696939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250405C8" w14:textId="77777777" w:rsidTr="001112F6">
        <w:trPr>
          <w:trHeight w:val="560"/>
        </w:trPr>
        <w:tc>
          <w:tcPr>
            <w:tcW w:w="785" w:type="pct"/>
          </w:tcPr>
          <w:p w14:paraId="51056C8A" w14:textId="0A25600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Moyano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b3lhbm8tQnVlbm88L0F1dGhvcj48WWVhcj4yMDE5PC9Z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b3lhbm8tQnVlbm88L0F1dGhvcj48WWVhcj4yMDE5PC9Z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5821CC3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9</w:t>
            </w:r>
          </w:p>
        </w:tc>
        <w:tc>
          <w:tcPr>
            <w:tcW w:w="343" w:type="pct"/>
          </w:tcPr>
          <w:p w14:paraId="23A42AE8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enegal</w:t>
            </w:r>
          </w:p>
        </w:tc>
        <w:tc>
          <w:tcPr>
            <w:tcW w:w="833" w:type="pct"/>
          </w:tcPr>
          <w:p w14:paraId="6C0EC05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0CF60DC5" w14:textId="4A21CBC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ncreas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iz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of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hemithorax</w:t>
            </w:r>
          </w:p>
        </w:tc>
        <w:tc>
          <w:tcPr>
            <w:tcW w:w="735" w:type="pct"/>
          </w:tcPr>
          <w:p w14:paraId="567B06B9" w14:textId="689C2A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hemithorax</w:t>
            </w:r>
          </w:p>
        </w:tc>
        <w:tc>
          <w:tcPr>
            <w:tcW w:w="837" w:type="pct"/>
          </w:tcPr>
          <w:p w14:paraId="322DE056" w14:textId="1EACF52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.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CR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C9C9B95" w14:textId="77777777" w:rsidTr="001112F6">
        <w:trPr>
          <w:trHeight w:val="243"/>
        </w:trPr>
        <w:tc>
          <w:tcPr>
            <w:tcW w:w="785" w:type="pct"/>
          </w:tcPr>
          <w:p w14:paraId="265E8886" w14:textId="358BDE51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aha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Fahad&lt;/Author&gt;&lt;Year&gt;2020&lt;/Year&gt;&lt;RecNum&gt;3&lt;/RecNum&gt;&lt;DisplayText&gt;&lt;style face="superscript"&gt;[28]&lt;/style&gt;&lt;/DisplayText&gt;&lt;record&gt;&lt;rec-number&gt;3&lt;/rec-number&gt;&lt;foreign-keys&gt;&lt;key app="EN" db-id="rffrse5a1edfwqe0s9sxwxvza9st2vzse0rp" timestamp="1650874151"&gt;3&lt;/key&gt;&lt;/foreign-keys&gt;&lt;ref-type name="Journal Article"&gt;17&lt;/ref-type&gt;&lt;contributors&gt;&lt;authors&gt;&lt;author&gt;Fahad, S.&lt;/author&gt;&lt;author&gt;Baloch, N.&lt;/author&gt;&lt;author&gt;Din, N. U.&lt;/author&gt;&lt;/authors&gt;&lt;/contributors&gt;&lt;auth-address&gt;Department of Surgery, Aga Khan University, Karachi, Pakistan.&amp;#xD;Department of Surgery, Aga Khan University Hospital, Karachi, Pakistan.&amp;#xD;Department of Pathology, Aga Khan University, Karachi, Pakistan.&lt;/auth-address&gt;&lt;titles&gt;&lt;title&gt;Tuberculosis of the flexor carpi radialis muscle - a case report&lt;/title&gt;&lt;secondary-title&gt;J Pak Med Assoc&lt;/secondary-title&gt;&lt;alt-title&gt;JPMA. The Journal of the Pakistan Medical Association&lt;/alt-title&gt;&lt;/titles&gt;&lt;periodical&gt;&lt;full-title&gt;J Pak Med Assoc&lt;/full-title&gt;&lt;abbr-1&gt;JPMA. The Journal of the Pakistan Medical Association&lt;/abbr-1&gt;&lt;/periodical&gt;&lt;alt-periodical&gt;&lt;full-title&gt;J Pak Med Assoc&lt;/full-title&gt;&lt;abbr-1&gt;JPMA. The Journal of the Pakistan Medical Association&lt;/abbr-1&gt;&lt;/alt-periodical&gt;&lt;pages&gt;1645-1647&lt;/pages&gt;&lt;volume&gt;70&lt;/volume&gt;&lt;number&gt;9&lt;/number&gt;&lt;edition&gt;2020/10/12&lt;/edition&gt;&lt;keywords&gt;&lt;keyword&gt;Cadaver&lt;/keyword&gt;&lt;keyword&gt;*Forearm&lt;/keyword&gt;&lt;keyword&gt;Humans&lt;/keyword&gt;&lt;keyword&gt;Muscle, Skeletal&lt;/keyword&gt;&lt;keyword&gt;*Tuberculosis&lt;/keyword&gt;&lt;keyword&gt;Tuberculosis, flexor carpi radialis muscle, antituberculous drugs&lt;/keyword&gt;&lt;/keywords&gt;&lt;dates&gt;&lt;year&gt;2020&lt;/year&gt;&lt;pub-dates&gt;&lt;date&gt;Sep&lt;/date&gt;&lt;/pub-dates&gt;&lt;/dates&gt;&lt;isbn&gt;0030-9982 (Print)&amp;#xD;0030-9982&lt;/isbn&gt;&lt;accession-num&gt;33040129&lt;/accession-num&gt;&lt;urls&gt;&lt;/urls&gt;&lt;electronic-resource-num&gt;10.5455/jpma.40799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0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13A83F5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45</w:t>
            </w:r>
          </w:p>
        </w:tc>
        <w:tc>
          <w:tcPr>
            <w:tcW w:w="343" w:type="pct"/>
          </w:tcPr>
          <w:p w14:paraId="3893C5F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kistan</w:t>
            </w:r>
          </w:p>
        </w:tc>
        <w:tc>
          <w:tcPr>
            <w:tcW w:w="833" w:type="pct"/>
          </w:tcPr>
          <w:p w14:paraId="181DDC1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4C91058B" w14:textId="6661051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</w:t>
            </w:r>
          </w:p>
        </w:tc>
        <w:tc>
          <w:tcPr>
            <w:tcW w:w="735" w:type="pct"/>
          </w:tcPr>
          <w:p w14:paraId="728E7F42" w14:textId="4C006F1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orearm</w:t>
            </w:r>
          </w:p>
        </w:tc>
        <w:tc>
          <w:tcPr>
            <w:tcW w:w="837" w:type="pct"/>
          </w:tcPr>
          <w:p w14:paraId="5FB4F80B" w14:textId="558AC3E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</w:t>
            </w:r>
          </w:p>
        </w:tc>
      </w:tr>
      <w:tr w:rsidR="00C80D28" w:rsidRPr="00DC7030" w14:paraId="222DB3E7" w14:textId="77777777" w:rsidTr="001112F6">
        <w:trPr>
          <w:trHeight w:val="434"/>
        </w:trPr>
        <w:tc>
          <w:tcPr>
            <w:tcW w:w="785" w:type="pct"/>
          </w:tcPr>
          <w:p w14:paraId="5F0977F2" w14:textId="16F4CA7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Murugesh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dXJ1Z2VzaCBBbmFuZDwvQXV0aG9yPjxZZWFyPjIwMjA8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dXJ1Z2VzaCBBbmFuZDwvQXV0aG9yPjxZZWFyPjIwMjA8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9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0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094B706F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31</w:t>
            </w:r>
          </w:p>
        </w:tc>
        <w:tc>
          <w:tcPr>
            <w:tcW w:w="343" w:type="pct"/>
          </w:tcPr>
          <w:p w14:paraId="2E250CE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5E6D6EDB" w14:textId="477F0DB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en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ansplan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ith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immuno-suppressant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</w:tcPr>
          <w:p w14:paraId="2742BF72" w14:textId="2EF4601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Fever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olle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rythematou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s</w:t>
            </w:r>
          </w:p>
        </w:tc>
        <w:tc>
          <w:tcPr>
            <w:tcW w:w="735" w:type="pct"/>
          </w:tcPr>
          <w:p w14:paraId="46B743DE" w14:textId="058B1AC1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oo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7FB3721D" w14:textId="39D41BC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ucleic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c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mplificatio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est</w:t>
            </w:r>
          </w:p>
        </w:tc>
      </w:tr>
      <w:tr w:rsidR="00C80D28" w:rsidRPr="00DC7030" w14:paraId="47DC113F" w14:textId="77777777" w:rsidTr="001112F6">
        <w:trPr>
          <w:trHeight w:val="308"/>
        </w:trPr>
        <w:tc>
          <w:tcPr>
            <w:tcW w:w="785" w:type="pct"/>
          </w:tcPr>
          <w:p w14:paraId="4E5B7803" w14:textId="5CBC312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on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Ub25lPC9BdXRob3I+PFllYXI+MjAyMTwvWWVhcj48UmVj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Ub25lPC9BdXRob3I+PFllYXI+MjAyMTwvWWVhcj48UmVj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6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1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2617F5C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9</w:t>
            </w:r>
          </w:p>
        </w:tc>
        <w:tc>
          <w:tcPr>
            <w:tcW w:w="343" w:type="pct"/>
          </w:tcPr>
          <w:p w14:paraId="003D130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Japan</w:t>
            </w:r>
          </w:p>
        </w:tc>
        <w:tc>
          <w:tcPr>
            <w:tcW w:w="833" w:type="pct"/>
          </w:tcPr>
          <w:p w14:paraId="42101324" w14:textId="55E5CAF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u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leurisy</w:t>
            </w:r>
          </w:p>
        </w:tc>
        <w:tc>
          <w:tcPr>
            <w:tcW w:w="1026" w:type="pct"/>
          </w:tcPr>
          <w:p w14:paraId="7DBB21DE" w14:textId="4943F9B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ver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</w:t>
            </w:r>
          </w:p>
        </w:tc>
        <w:tc>
          <w:tcPr>
            <w:tcW w:w="735" w:type="pct"/>
          </w:tcPr>
          <w:p w14:paraId="0F0F4F6B" w14:textId="6A1686B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liopsoas</w:t>
            </w:r>
          </w:p>
        </w:tc>
        <w:tc>
          <w:tcPr>
            <w:tcW w:w="837" w:type="pct"/>
          </w:tcPr>
          <w:p w14:paraId="59666275" w14:textId="27D2CD9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.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CR</w:t>
            </w:r>
          </w:p>
        </w:tc>
      </w:tr>
    </w:tbl>
    <w:p w14:paraId="608E898F" w14:textId="788518E7" w:rsidR="00C80D28" w:rsidRPr="00863A8F" w:rsidRDefault="003651E2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 w:rsidRPr="00DC7030">
        <w:rPr>
          <w:rFonts w:ascii="Book Antiqua" w:eastAsia="等线" w:hAnsi="Book Antiqua"/>
          <w:lang w:eastAsia="zh-CN"/>
        </w:rPr>
        <w:t>PCR:</w:t>
      </w:r>
      <w:r w:rsidR="00707384">
        <w:rPr>
          <w:rFonts w:ascii="Book Antiqua" w:eastAsia="等线" w:hAnsi="Book Antiqua"/>
          <w:lang w:eastAsia="zh-CN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olymer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h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eaction</w:t>
      </w:r>
      <w:r w:rsidR="00863A8F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57400D76" w14:textId="7C645EC5" w:rsidR="00C80D28" w:rsidRPr="00DC7030" w:rsidRDefault="00C80D28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C80D28" w:rsidRPr="00DC7030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9D5474" w14:textId="77777777" w:rsidR="0092667E" w:rsidRDefault="0092667E" w:rsidP="00D1078C">
      <w:r>
        <w:separator/>
      </w:r>
    </w:p>
  </w:endnote>
  <w:endnote w:type="continuationSeparator" w:id="0">
    <w:p w14:paraId="00A926CF" w14:textId="77777777" w:rsidR="0092667E" w:rsidRDefault="0092667E" w:rsidP="00D107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414EB5" w14:textId="77777777" w:rsidR="001112F6" w:rsidRPr="00D1078C" w:rsidRDefault="001112F6" w:rsidP="00D1078C">
    <w:pPr>
      <w:pStyle w:val="ad"/>
      <w:jc w:val="right"/>
      <w:rPr>
        <w:rFonts w:ascii="Book Antiqua" w:hAnsi="Book Antiqua"/>
        <w:sz w:val="24"/>
        <w:szCs w:val="24"/>
      </w:rPr>
    </w:pPr>
    <w:r w:rsidRPr="00D1078C">
      <w:rPr>
        <w:rFonts w:ascii="Book Antiqua" w:hAnsi="Book Antiqua"/>
        <w:sz w:val="24"/>
        <w:szCs w:val="24"/>
      </w:rPr>
      <w:fldChar w:fldCharType="begin"/>
    </w:r>
    <w:r w:rsidRPr="00D1078C">
      <w:rPr>
        <w:rFonts w:ascii="Book Antiqua" w:hAnsi="Book Antiqua"/>
        <w:sz w:val="24"/>
        <w:szCs w:val="24"/>
      </w:rPr>
      <w:instrText xml:space="preserve"> PAGE  \* Arabic  \* MERGEFORMAT </w:instrText>
    </w:r>
    <w:r w:rsidRPr="00D1078C">
      <w:rPr>
        <w:rFonts w:ascii="Book Antiqua" w:hAnsi="Book Antiqua"/>
        <w:sz w:val="24"/>
        <w:szCs w:val="24"/>
      </w:rPr>
      <w:fldChar w:fldCharType="separate"/>
    </w:r>
    <w:r w:rsidR="00FA5585">
      <w:rPr>
        <w:rFonts w:ascii="Book Antiqua" w:hAnsi="Book Antiqua"/>
        <w:noProof/>
        <w:sz w:val="24"/>
        <w:szCs w:val="24"/>
      </w:rPr>
      <w:t>2</w:t>
    </w:r>
    <w:r w:rsidRPr="00D1078C">
      <w:rPr>
        <w:rFonts w:ascii="Book Antiqua" w:hAnsi="Book Antiqua"/>
        <w:sz w:val="24"/>
        <w:szCs w:val="24"/>
      </w:rPr>
      <w:fldChar w:fldCharType="end"/>
    </w:r>
    <w:r w:rsidRPr="00D1078C">
      <w:rPr>
        <w:rFonts w:ascii="Book Antiqua" w:hAnsi="Book Antiqua"/>
        <w:sz w:val="24"/>
        <w:szCs w:val="24"/>
      </w:rPr>
      <w:t>/</w:t>
    </w:r>
    <w:r w:rsidRPr="00D1078C">
      <w:rPr>
        <w:rFonts w:ascii="Book Antiqua" w:hAnsi="Book Antiqua"/>
        <w:sz w:val="24"/>
        <w:szCs w:val="24"/>
      </w:rPr>
      <w:fldChar w:fldCharType="begin"/>
    </w:r>
    <w:r w:rsidRPr="00D1078C">
      <w:rPr>
        <w:rFonts w:ascii="Book Antiqua" w:hAnsi="Book Antiqua"/>
        <w:sz w:val="24"/>
        <w:szCs w:val="24"/>
      </w:rPr>
      <w:instrText xml:space="preserve"> NUMPAGES   \* MERGEFORMAT </w:instrText>
    </w:r>
    <w:r w:rsidRPr="00D1078C">
      <w:rPr>
        <w:rFonts w:ascii="Book Antiqua" w:hAnsi="Book Antiqua"/>
        <w:sz w:val="24"/>
        <w:szCs w:val="24"/>
      </w:rPr>
      <w:fldChar w:fldCharType="separate"/>
    </w:r>
    <w:r w:rsidR="00FA5585">
      <w:rPr>
        <w:rFonts w:ascii="Book Antiqua" w:hAnsi="Book Antiqua"/>
        <w:noProof/>
        <w:sz w:val="24"/>
        <w:szCs w:val="24"/>
      </w:rPr>
      <w:t>24</w:t>
    </w:r>
    <w:r w:rsidRPr="00D1078C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9AD117" w14:textId="77777777" w:rsidR="0092667E" w:rsidRDefault="0092667E" w:rsidP="00D1078C">
      <w:r>
        <w:separator/>
      </w:r>
    </w:p>
  </w:footnote>
  <w:footnote w:type="continuationSeparator" w:id="0">
    <w:p w14:paraId="1931E6B9" w14:textId="77777777" w:rsidR="0092667E" w:rsidRDefault="0092667E" w:rsidP="00D1078C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PG Wang,Jin-Lei">
    <w15:presenceInfo w15:providerId="Windows Live" w15:userId="94d9ce2acfc32f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159CB"/>
    <w:rsid w:val="00075C80"/>
    <w:rsid w:val="000D3C0B"/>
    <w:rsid w:val="00102CE3"/>
    <w:rsid w:val="001112F6"/>
    <w:rsid w:val="00182DA7"/>
    <w:rsid w:val="0018795C"/>
    <w:rsid w:val="00200836"/>
    <w:rsid w:val="00216677"/>
    <w:rsid w:val="002407DD"/>
    <w:rsid w:val="002C028A"/>
    <w:rsid w:val="002E1103"/>
    <w:rsid w:val="003651E2"/>
    <w:rsid w:val="003F4EA0"/>
    <w:rsid w:val="00511B21"/>
    <w:rsid w:val="00707384"/>
    <w:rsid w:val="0072267F"/>
    <w:rsid w:val="00734952"/>
    <w:rsid w:val="00771CCC"/>
    <w:rsid w:val="00863A8F"/>
    <w:rsid w:val="0087194E"/>
    <w:rsid w:val="00906063"/>
    <w:rsid w:val="00911E8C"/>
    <w:rsid w:val="0092667E"/>
    <w:rsid w:val="00A77B3E"/>
    <w:rsid w:val="00B00FF8"/>
    <w:rsid w:val="00BA6B8E"/>
    <w:rsid w:val="00BF21CC"/>
    <w:rsid w:val="00C80D28"/>
    <w:rsid w:val="00CA2A55"/>
    <w:rsid w:val="00D05917"/>
    <w:rsid w:val="00D1078C"/>
    <w:rsid w:val="00D472CD"/>
    <w:rsid w:val="00D54E77"/>
    <w:rsid w:val="00DC7030"/>
    <w:rsid w:val="00DE15E3"/>
    <w:rsid w:val="00E61FC7"/>
    <w:rsid w:val="00EE26B3"/>
    <w:rsid w:val="00F14B8D"/>
    <w:rsid w:val="00F87164"/>
    <w:rsid w:val="00FA0048"/>
    <w:rsid w:val="00FA5585"/>
    <w:rsid w:val="00FA6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DB03E33"/>
  <w15:docId w15:val="{66A1CA03-0298-413D-8C58-FEB37D5FBF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">
    <w:name w:val="网格型1"/>
    <w:basedOn w:val="a1"/>
    <w:next w:val="a3"/>
    <w:uiPriority w:val="39"/>
    <w:rsid w:val="00C80D28"/>
    <w:rPr>
      <w:rFonts w:ascii="等线 Light" w:hAnsi="等线 Light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3">
    <w:name w:val="Table Grid"/>
    <w:basedOn w:val="a1"/>
    <w:rsid w:val="00C80D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rsid w:val="00D1078C"/>
    <w:rPr>
      <w:sz w:val="21"/>
      <w:szCs w:val="21"/>
    </w:rPr>
  </w:style>
  <w:style w:type="paragraph" w:styleId="a5">
    <w:name w:val="annotation text"/>
    <w:basedOn w:val="a"/>
    <w:link w:val="a6"/>
    <w:rsid w:val="00D1078C"/>
  </w:style>
  <w:style w:type="character" w:customStyle="1" w:styleId="a6">
    <w:name w:val="批注文字 字符"/>
    <w:basedOn w:val="a0"/>
    <w:link w:val="a5"/>
    <w:rsid w:val="00D1078C"/>
    <w:rPr>
      <w:sz w:val="24"/>
      <w:szCs w:val="24"/>
    </w:rPr>
  </w:style>
  <w:style w:type="paragraph" w:styleId="a7">
    <w:name w:val="annotation subject"/>
    <w:basedOn w:val="a5"/>
    <w:next w:val="a5"/>
    <w:link w:val="a8"/>
    <w:rsid w:val="00D1078C"/>
    <w:rPr>
      <w:b/>
      <w:bCs/>
    </w:rPr>
  </w:style>
  <w:style w:type="character" w:customStyle="1" w:styleId="a8">
    <w:name w:val="批注主题 字符"/>
    <w:basedOn w:val="a6"/>
    <w:link w:val="a7"/>
    <w:rsid w:val="00D1078C"/>
    <w:rPr>
      <w:b/>
      <w:bCs/>
      <w:sz w:val="24"/>
      <w:szCs w:val="24"/>
    </w:rPr>
  </w:style>
  <w:style w:type="paragraph" w:styleId="a9">
    <w:name w:val="Balloon Text"/>
    <w:basedOn w:val="a"/>
    <w:link w:val="aa"/>
    <w:rsid w:val="00D1078C"/>
    <w:rPr>
      <w:sz w:val="18"/>
      <w:szCs w:val="18"/>
    </w:rPr>
  </w:style>
  <w:style w:type="character" w:customStyle="1" w:styleId="aa">
    <w:name w:val="批注框文本 字符"/>
    <w:basedOn w:val="a0"/>
    <w:link w:val="a9"/>
    <w:rsid w:val="00D1078C"/>
    <w:rPr>
      <w:sz w:val="18"/>
      <w:szCs w:val="18"/>
    </w:rPr>
  </w:style>
  <w:style w:type="paragraph" w:styleId="ab">
    <w:name w:val="header"/>
    <w:basedOn w:val="a"/>
    <w:link w:val="ac"/>
    <w:rsid w:val="00D107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D1078C"/>
    <w:rPr>
      <w:sz w:val="18"/>
      <w:szCs w:val="18"/>
    </w:rPr>
  </w:style>
  <w:style w:type="paragraph" w:styleId="ad">
    <w:name w:val="footer"/>
    <w:basedOn w:val="a"/>
    <w:link w:val="ae"/>
    <w:rsid w:val="00D1078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e">
    <w:name w:val="页脚 字符"/>
    <w:basedOn w:val="a0"/>
    <w:link w:val="ad"/>
    <w:rsid w:val="00D1078C"/>
    <w:rPr>
      <w:sz w:val="18"/>
      <w:szCs w:val="18"/>
    </w:rPr>
  </w:style>
  <w:style w:type="character" w:customStyle="1" w:styleId="q4iawc">
    <w:name w:val="q4iawc"/>
    <w:basedOn w:val="a0"/>
    <w:rsid w:val="001112F6"/>
  </w:style>
  <w:style w:type="paragraph" w:styleId="af">
    <w:name w:val="Revision"/>
    <w:hidden/>
    <w:uiPriority w:val="99"/>
    <w:semiHidden/>
    <w:rsid w:val="00D472C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8442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8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</Pages>
  <Words>7429</Words>
  <Characters>42349</Characters>
  <Application>Microsoft Office Word</Application>
  <DocSecurity>0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ppy Young Girl</dc:creator>
  <cp:lastModifiedBy>BPG Wang,Jin-Lei</cp:lastModifiedBy>
  <cp:revision>22</cp:revision>
  <dcterms:created xsi:type="dcterms:W3CDTF">2022-12-30T06:41:00Z</dcterms:created>
  <dcterms:modified xsi:type="dcterms:W3CDTF">2023-01-05T02:09:00Z</dcterms:modified>
</cp:coreProperties>
</file>